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04E798" w14:textId="65279A50" w:rsidR="00BD0264" w:rsidRDefault="0077618D">
      <w:r>
        <w:t>Characters and Time layers</w:t>
      </w:r>
    </w:p>
    <w:p w14:paraId="344F9A3C" w14:textId="26742546" w:rsidR="0077618D" w:rsidRDefault="00A72763" w:rsidP="00A72763">
      <w:pPr>
        <w:pStyle w:val="ListParagraph"/>
        <w:numPr>
          <w:ilvl w:val="0"/>
          <w:numId w:val="3"/>
        </w:numPr>
      </w:pPr>
      <w:r w:rsidRPr="00A72763">
        <w:rPr>
          <w:b/>
          <w:bCs/>
        </w:rPr>
        <w:t>William III</w:t>
      </w:r>
      <w:r>
        <w:t xml:space="preserve"> “Yorkshire </w:t>
      </w:r>
      <w:r w:rsidR="00B45EA2">
        <w:t>Fe</w:t>
      </w:r>
      <w:r>
        <w:t>ast Song”</w:t>
      </w:r>
      <w:r w:rsidR="007E4946">
        <w:t xml:space="preserve"> (1689)</w:t>
      </w:r>
      <w:r>
        <w:t xml:space="preserve"> </w:t>
      </w:r>
      <w:r w:rsidR="007E4946">
        <w:t>composed for coronation of William Orange and Mary by</w:t>
      </w:r>
      <w:r>
        <w:t xml:space="preserve"> English composer </w:t>
      </w:r>
      <w:r w:rsidRPr="00A72763">
        <w:rPr>
          <w:b/>
          <w:bCs/>
        </w:rPr>
        <w:t>Henry Purcell</w:t>
      </w:r>
      <w:r w:rsidR="007E4946">
        <w:rPr>
          <w:b/>
          <w:bCs/>
        </w:rPr>
        <w:t>,</w:t>
      </w:r>
      <w:r>
        <w:t xml:space="preserve"> </w:t>
      </w:r>
      <w:r w:rsidR="007E4946">
        <w:t xml:space="preserve">who </w:t>
      </w:r>
      <w:r>
        <w:t>was very commissioned to produce ceremonial music for coronation of royalties and social events.</w:t>
      </w:r>
      <w:r w:rsidR="0052462D">
        <w:t xml:space="preserve"> Logic Pro: Vienna orchestra mix</w:t>
      </w:r>
    </w:p>
    <w:p w14:paraId="2E42228D" w14:textId="64188E22" w:rsidR="0000144F" w:rsidRDefault="004636CD" w:rsidP="0000144F">
      <w:pPr>
        <w:ind w:left="360"/>
      </w:pPr>
      <w:r>
        <w:rPr>
          <w:b/>
          <w:bCs/>
        </w:rPr>
        <w:t>“</w:t>
      </w:r>
      <w:r w:rsidR="0000144F" w:rsidRPr="005C3A1C">
        <w:rPr>
          <w:b/>
          <w:bCs/>
        </w:rPr>
        <w:t>William</w:t>
      </w:r>
      <w:r w:rsidR="0000144F">
        <w:t xml:space="preserve"> himself, unlike James, remained reluctant to intervene in Ireland. By February 1689 a group of Irish Protestants in England had given up waiting for William to act and were prepared to return to Ireland if James would give them terms. William’s reluctance to become involved in Ireland can best be explained by his </w:t>
      </w:r>
      <w:r w:rsidR="0000144F" w:rsidRPr="00466DED">
        <w:rPr>
          <w:b/>
          <w:bCs/>
        </w:rPr>
        <w:t>European background</w:t>
      </w:r>
      <w:r w:rsidR="0000144F">
        <w:t xml:space="preserve">. The Dutch wars of the 1670s were a defining moment in the life of William of Orange, for they gave him a profound hatred of King Louis XIV and of France. The hatred was sharpened after 1682 when French troops occupied William’s principality of Orange in south-east France. The battle- lines of European politics hardened as England joined the War of the League of Augsburg against France on 12 May 1689. This war was to be William’s priority for the remainder of his military life, and Ireland may be seen as a small part of it. William found himself in a league with a wide range of anti- French powers, including the papacy, which viewed Louis XIV’s ambitions as dangerous for European stability. Such alliances explain why many Catholic European powers, not least the papacy, welcomed the defeat of Louis’s ally, King James, at the </w:t>
      </w:r>
      <w:r w:rsidR="0000144F" w:rsidRPr="00F813F8">
        <w:rPr>
          <w:b/>
          <w:bCs/>
        </w:rPr>
        <w:t>battle of the Boyne</w:t>
      </w:r>
      <w:r w:rsidR="0000144F">
        <w:t>.”</w:t>
      </w:r>
      <w:r w:rsidR="0000144F">
        <w:fldChar w:fldCharType="begin"/>
      </w:r>
      <w:r w:rsidR="0000144F">
        <w:instrText xml:space="preserve"> ADDIN ZOTERO_ITEM CSL_CITATION {"citationID":"az3OM2cj","properties":{"formattedCitation":"[2, p. 291]","plainCitation":"[2, p. 291]","noteIndex":0},"citationItems":[{"id":339,"uris":["http://zotero.org/users/local/XFbLlDME/items/BNGHRL6E"],"itemData":{"id":339,"type":"book","event-place":"Dublin, Ireland","publisher":"Gill &amp; Macmillan Ltd","publisher-place":"Dublin, Ireland","title":"Seventeenth Century Ireland","author":[{"family":"Gillespie","given":"Raymond"}],"issued":{"date-parts":[["2006"]]}},"locator":"291","label":"page"}],"schema":"https://github.com/citation-style-language/schema/raw/master/csl-citation.json"} </w:instrText>
      </w:r>
      <w:r w:rsidR="0000144F">
        <w:fldChar w:fldCharType="separate"/>
      </w:r>
      <w:r w:rsidR="0000144F">
        <w:rPr>
          <w:noProof/>
        </w:rPr>
        <w:t>[2, p. 291]</w:t>
      </w:r>
      <w:r w:rsidR="0000144F">
        <w:fldChar w:fldCharType="end"/>
      </w:r>
      <w:r w:rsidR="0000144F">
        <w:t xml:space="preserve"> … “Louis could not be left with Ireland as a jumping -off point for a possible invasion of England.” (p. 292, Gillespie)</w:t>
      </w:r>
    </w:p>
    <w:p w14:paraId="7495E88E" w14:textId="593BCDED" w:rsidR="00A72763" w:rsidRDefault="00A72763" w:rsidP="00A72763">
      <w:pPr>
        <w:pStyle w:val="ListParagraph"/>
        <w:numPr>
          <w:ilvl w:val="0"/>
          <w:numId w:val="3"/>
        </w:numPr>
      </w:pPr>
      <w:r>
        <w:t xml:space="preserve"> </w:t>
      </w:r>
      <w:r w:rsidRPr="00A72763">
        <w:rPr>
          <w:b/>
          <w:bCs/>
        </w:rPr>
        <w:t>James II</w:t>
      </w:r>
      <w:r>
        <w:t xml:space="preserve"> </w:t>
      </w:r>
      <w:r w:rsidR="004636CD">
        <w:t xml:space="preserve">in </w:t>
      </w:r>
      <w:r>
        <w:t xml:space="preserve">connection with Ludovic XIV, French music. I found march by </w:t>
      </w:r>
      <w:r w:rsidRPr="00A72763">
        <w:rPr>
          <w:b/>
          <w:bCs/>
        </w:rPr>
        <w:t>John Playford</w:t>
      </w:r>
      <w:r>
        <w:t xml:space="preserve"> (1623- 1686), who was specialising on military marches of England of that time, specifically named : “</w:t>
      </w:r>
      <w:r w:rsidRPr="00A72763">
        <w:rPr>
          <w:b/>
          <w:bCs/>
        </w:rPr>
        <w:t>James the Second &amp; Prince Ruperts March</w:t>
      </w:r>
      <w:r>
        <w:t>”</w:t>
      </w:r>
      <w:r w:rsidRPr="00406635">
        <w:t xml:space="preserve"> arr. Hans Jorgen Messerschmidt </w:t>
      </w:r>
      <w:r>
        <w:t>(IMSLP library)</w:t>
      </w:r>
      <w:r w:rsidR="0052462D">
        <w:t>. Logic Pro: trumpets</w:t>
      </w:r>
    </w:p>
    <w:p w14:paraId="1945943B" w14:textId="3EBC1D00" w:rsidR="00F67968" w:rsidRDefault="00F67968" w:rsidP="00F67968">
      <w:r w:rsidRPr="00A0264F">
        <w:t>“</w:t>
      </w:r>
      <w:r>
        <w:t xml:space="preserve">By 1689 </w:t>
      </w:r>
      <w:r w:rsidRPr="005C3A1C">
        <w:rPr>
          <w:b/>
          <w:bCs/>
        </w:rPr>
        <w:t>James’s relationship</w:t>
      </w:r>
      <w:r>
        <w:t xml:space="preserve"> with his Protestant subjects was disintegrating rapidly. By late January there were a growing number of declarations for William from Ulster. On 4 January the Sligo Association declared for him, on 19 January the gentry of Antrim and Down joined them, and on 29</w:t>
      </w:r>
      <w:r w:rsidRPr="00616CCB">
        <w:rPr>
          <w:vertAlign w:val="superscript"/>
        </w:rPr>
        <w:t>th</w:t>
      </w:r>
      <w:r>
        <w:t xml:space="preserve"> January the Ulster Presbyterians sent William a congratulatory address. In March Enniskillen declared for William. The most dramatic example of this accelerating breakdown of relations was the second closing of the gates of Derry against James, this time in person, on 18April 1689, which tied down Jacobite forces in north-west Ulster for five months. The Jacobite parliament with its Act of Attainder and restructuring of the land settlement speeded up the disengagement between James and what Protestant support he had left.” (17</w:t>
      </w:r>
      <w:r w:rsidRPr="00F67968">
        <w:rPr>
          <w:vertAlign w:val="superscript"/>
        </w:rPr>
        <w:t>th</w:t>
      </w:r>
      <w:r>
        <w:t xml:space="preserve"> century Ireland, </w:t>
      </w:r>
      <w:r w:rsidR="000F3A16">
        <w:t xml:space="preserve">Raymond </w:t>
      </w:r>
      <w:r>
        <w:t>Gillespie</w:t>
      </w:r>
      <w:r w:rsidR="000F3A16">
        <w:t>, Department of Modern History, National University of Ireland, Maynooth</w:t>
      </w:r>
      <w:r>
        <w:t>)</w:t>
      </w:r>
    </w:p>
    <w:p w14:paraId="1D072555" w14:textId="77777777" w:rsidR="000F3A16" w:rsidRDefault="000F3A16" w:rsidP="00F67968"/>
    <w:p w14:paraId="3C723CD4" w14:textId="3E118CF2" w:rsidR="000F3A16" w:rsidRDefault="000F3A16" w:rsidP="00F67968">
      <w:pPr>
        <w:rPr>
          <w:b/>
          <w:bCs/>
        </w:rPr>
      </w:pPr>
      <w:r w:rsidRPr="000F3A16">
        <w:rPr>
          <w:b/>
          <w:bCs/>
        </w:rPr>
        <w:t>Battle</w:t>
      </w:r>
    </w:p>
    <w:p w14:paraId="3090AE17" w14:textId="77777777" w:rsidR="000F3A16" w:rsidRDefault="000F3A16" w:rsidP="000F3A16">
      <w:pPr>
        <w:tabs>
          <w:tab w:val="center" w:pos="4513"/>
        </w:tabs>
      </w:pPr>
      <w:r>
        <w:t xml:space="preserve">“It was within this context that William arrived at Carrickfergus, County Antrim, on 14 June 1690 with 15,000 men, a train of artillery, a printer and a war- chest of £200, 000. A Williamite force had already landed at Bangor the previous August under Marshal Schomberg and had consolidated a bridgehead in Ulster stretching as far south as Dundalk, but he had refused to engage James’s forces as his army had been ravaged by disease. William marched south, but it was James who had time on his side and was able to choose the site of engagement at the River Boyne on 1 July 1690. </w:t>
      </w:r>
      <w:r w:rsidRPr="00F45898">
        <w:rPr>
          <w:b/>
          <w:bCs/>
        </w:rPr>
        <w:t>William had some 40,000 men</w:t>
      </w:r>
      <w:r>
        <w:t xml:space="preserve"> in total, including mercenaries from a number of European countries. These faced a </w:t>
      </w:r>
      <w:r w:rsidRPr="00F45898">
        <w:rPr>
          <w:b/>
          <w:bCs/>
        </w:rPr>
        <w:t>Jacobite force of probably no more than 25,000</w:t>
      </w:r>
      <w:r>
        <w:t>, including some French soldiers. The fighting was not particularly heavy or prolonged, a fact reflected in the modest casualties- about 1,000 on the Jacobite side and 500 Williamites.”</w:t>
      </w:r>
      <w:r>
        <w:fldChar w:fldCharType="begin"/>
      </w:r>
      <w:r>
        <w:instrText xml:space="preserve"> ADDIN ZOTERO_ITEM CSL_CITATION {"citationID":"4CRqskMb","properties":{"formattedCitation":"[2, p. 292]","plainCitation":"[2, p. 292]","noteIndex":0},"citationItems":[{"id":339,"uris":["http://zotero.org/users/local/XFbLlDME/items/BNGHRL6E"],"itemData":{"id":339,"type":"book","event-place":"Dublin, Ireland","publisher":"Gill &amp; Macmillan Ltd","publisher-place":"Dublin, Ireland","title":"Seventeenth Century Ireland","author":[{"family":"Gillespie","given":"Raymond"}],"issued":{"date-parts":[["2006"]]}},"locator":"292","label":"page"}],"schema":"https://github.com/citation-style-language/schema/raw/master/csl-citation.json"} </w:instrText>
      </w:r>
      <w:r>
        <w:fldChar w:fldCharType="separate"/>
      </w:r>
      <w:r>
        <w:rPr>
          <w:noProof/>
        </w:rPr>
        <w:t>[2, p. 292]</w:t>
      </w:r>
      <w:r>
        <w:fldChar w:fldCharType="end"/>
      </w:r>
    </w:p>
    <w:p w14:paraId="686CCA10" w14:textId="77777777" w:rsidR="000F3A16" w:rsidRPr="000F3A16" w:rsidRDefault="000F3A16" w:rsidP="00F67968">
      <w:pPr>
        <w:rPr>
          <w:b/>
          <w:bCs/>
        </w:rPr>
      </w:pPr>
    </w:p>
    <w:p w14:paraId="322DE842" w14:textId="79A9A364" w:rsidR="00A72763" w:rsidRDefault="00A72763" w:rsidP="00A72763">
      <w:pPr>
        <w:pStyle w:val="ListParagraph"/>
        <w:numPr>
          <w:ilvl w:val="0"/>
          <w:numId w:val="3"/>
        </w:numPr>
      </w:pPr>
      <w:r>
        <w:t xml:space="preserve"> </w:t>
      </w:r>
      <w:r w:rsidRPr="00A72763">
        <w:rPr>
          <w:b/>
          <w:bCs/>
        </w:rPr>
        <w:t>Ludovic XIV</w:t>
      </w:r>
      <w:r>
        <w:t xml:space="preserve">, </w:t>
      </w:r>
      <w:r w:rsidR="00B45EA2">
        <w:t xml:space="preserve">Menuet </w:t>
      </w:r>
      <w:r w:rsidR="0052462D">
        <w:t xml:space="preserve">(3/4) </w:t>
      </w:r>
      <w:r w:rsidR="00B45EA2">
        <w:t xml:space="preserve">and </w:t>
      </w:r>
      <w:proofErr w:type="spellStart"/>
      <w:r w:rsidR="00B45EA2">
        <w:t>Rigaudon</w:t>
      </w:r>
      <w:proofErr w:type="spellEnd"/>
      <w:r w:rsidR="00B45EA2">
        <w:t xml:space="preserve"> </w:t>
      </w:r>
      <w:r w:rsidR="0052462D">
        <w:t>(</w:t>
      </w:r>
      <w:r>
        <w:t xml:space="preserve"> </w:t>
      </w:r>
      <w:r w:rsidR="00B45EA2">
        <w:t xml:space="preserve">in C- major (1687) </w:t>
      </w:r>
      <w:r>
        <w:t xml:space="preserve">by </w:t>
      </w:r>
      <w:r w:rsidRPr="00A72763">
        <w:rPr>
          <w:b/>
          <w:bCs/>
        </w:rPr>
        <w:t xml:space="preserve">Jean- Baptiste Lully </w:t>
      </w:r>
      <w:r>
        <w:t xml:space="preserve">(1632- 1687), French composer and dancer, who wrote many dances for </w:t>
      </w:r>
      <w:proofErr w:type="spellStart"/>
      <w:r>
        <w:t>Versallies</w:t>
      </w:r>
      <w:proofErr w:type="spellEnd"/>
      <w:r>
        <w:t xml:space="preserve"> entertainment. </w:t>
      </w:r>
      <w:r w:rsidR="0052462D">
        <w:t xml:space="preserve">Logic Pro: Harpsichord </w:t>
      </w:r>
    </w:p>
    <w:p w14:paraId="2633F602" w14:textId="6950E6E1" w:rsidR="00A72763" w:rsidRPr="0052462D" w:rsidRDefault="00A72763" w:rsidP="00A72763">
      <w:pPr>
        <w:pStyle w:val="ListParagraph"/>
        <w:numPr>
          <w:ilvl w:val="0"/>
          <w:numId w:val="3"/>
        </w:numPr>
        <w:rPr>
          <w:lang w:val="it-IT"/>
        </w:rPr>
      </w:pPr>
      <w:r>
        <w:t xml:space="preserve"> British </w:t>
      </w:r>
      <w:r w:rsidRPr="00A72763">
        <w:rPr>
          <w:b/>
          <w:bCs/>
        </w:rPr>
        <w:t>Grenadiers March</w:t>
      </w:r>
      <w:r>
        <w:t xml:space="preserve"> by </w:t>
      </w:r>
      <w:r w:rsidR="0052462D">
        <w:t xml:space="preserve">John </w:t>
      </w:r>
      <w:r>
        <w:t>Playford</w:t>
      </w:r>
      <w:r w:rsidR="0052462D">
        <w:t xml:space="preserve">, original title. </w:t>
      </w:r>
      <w:proofErr w:type="spellStart"/>
      <w:r w:rsidR="0052462D" w:rsidRPr="0052462D">
        <w:rPr>
          <w:lang w:val="it-IT"/>
        </w:rPr>
        <w:t>Logic</w:t>
      </w:r>
      <w:proofErr w:type="spellEnd"/>
      <w:r w:rsidR="0052462D" w:rsidRPr="0052462D">
        <w:rPr>
          <w:lang w:val="it-IT"/>
        </w:rPr>
        <w:t xml:space="preserve"> Pro: </w:t>
      </w:r>
      <w:proofErr w:type="spellStart"/>
      <w:r w:rsidR="0052462D" w:rsidRPr="0052462D">
        <w:rPr>
          <w:lang w:val="it-IT"/>
        </w:rPr>
        <w:t>pipes</w:t>
      </w:r>
      <w:proofErr w:type="spellEnd"/>
      <w:r w:rsidRPr="0052462D">
        <w:rPr>
          <w:lang w:val="it-IT"/>
        </w:rPr>
        <w:t xml:space="preserve"> </w:t>
      </w:r>
      <w:hyperlink r:id="rId7" w:history="1">
        <w:r w:rsidRPr="0052462D">
          <w:rPr>
            <w:rStyle w:val="Hyperlink"/>
            <w:lang w:val="it-IT"/>
          </w:rPr>
          <w:t>https://musescore.com/user/69096/scores/5917033</w:t>
        </w:r>
      </w:hyperlink>
    </w:p>
    <w:p w14:paraId="505403B4" w14:textId="423DF7BF" w:rsidR="0077618D" w:rsidRDefault="0077618D" w:rsidP="00A72763">
      <w:pPr>
        <w:pStyle w:val="ListParagraph"/>
        <w:numPr>
          <w:ilvl w:val="0"/>
          <w:numId w:val="3"/>
        </w:numPr>
      </w:pPr>
      <w:proofErr w:type="spellStart"/>
      <w:r w:rsidRPr="00A72763">
        <w:rPr>
          <w:b/>
          <w:bCs/>
        </w:rPr>
        <w:t>Frederich</w:t>
      </w:r>
      <w:proofErr w:type="spellEnd"/>
      <w:r w:rsidRPr="00A72763">
        <w:rPr>
          <w:b/>
          <w:bCs/>
        </w:rPr>
        <w:t xml:space="preserve"> Duke of Schomberg</w:t>
      </w:r>
      <w:r>
        <w:t>, Orange, military, Marshal</w:t>
      </w:r>
      <w:r w:rsidR="0052462D">
        <w:t>. Henry Purcell March in C-major  Z.648. Logic Pro: Thin Flute</w:t>
      </w:r>
    </w:p>
    <w:p w14:paraId="579D7738" w14:textId="70F0CB52" w:rsidR="008B7B6C" w:rsidRDefault="0077618D" w:rsidP="0052462D">
      <w:pPr>
        <w:pStyle w:val="ListParagraph"/>
        <w:numPr>
          <w:ilvl w:val="0"/>
          <w:numId w:val="3"/>
        </w:numPr>
      </w:pPr>
      <w:r w:rsidRPr="008B7B6C">
        <w:rPr>
          <w:b/>
          <w:bCs/>
        </w:rPr>
        <w:t>Barber</w:t>
      </w:r>
      <w:r w:rsidR="00AC585D">
        <w:rPr>
          <w:b/>
          <w:bCs/>
        </w:rPr>
        <w:t xml:space="preserve">. At the moment- Cathedral Organ- </w:t>
      </w:r>
      <w:proofErr w:type="spellStart"/>
      <w:r w:rsidR="00AC585D">
        <w:rPr>
          <w:b/>
          <w:bCs/>
        </w:rPr>
        <w:t>bc</w:t>
      </w:r>
      <w:proofErr w:type="spellEnd"/>
      <w:r w:rsidR="00AC585D">
        <w:rPr>
          <w:b/>
          <w:bCs/>
        </w:rPr>
        <w:t xml:space="preserve"> he deals with death of people. </w:t>
      </w:r>
      <w:r w:rsidR="00AC585D" w:rsidRPr="00AC585D">
        <w:t>Not ideal. English music by Henry Purcell from Suite VIII</w:t>
      </w:r>
      <w:r>
        <w:t xml:space="preserve"> </w:t>
      </w:r>
      <w:r w:rsidR="00AC585D">
        <w:t>“A Ground in Gamut”.</w:t>
      </w:r>
    </w:p>
    <w:p w14:paraId="23AB4FDE" w14:textId="2AB256FD" w:rsidR="0077618D" w:rsidRDefault="0077618D" w:rsidP="0077618D">
      <w:r>
        <w:t xml:space="preserve">7. </w:t>
      </w:r>
      <w:r w:rsidR="00A72763">
        <w:t xml:space="preserve">Local </w:t>
      </w:r>
      <w:r w:rsidRPr="003B69FD">
        <w:rPr>
          <w:b/>
          <w:bCs/>
        </w:rPr>
        <w:t>Farmer</w:t>
      </w:r>
      <w:r w:rsidR="00A72763">
        <w:rPr>
          <w:b/>
          <w:bCs/>
        </w:rPr>
        <w:t xml:space="preserve"> </w:t>
      </w:r>
      <w:r w:rsidR="00A72763" w:rsidRPr="00A72763">
        <w:t>of that time</w:t>
      </w:r>
      <w:r>
        <w:t xml:space="preserve">- Irish </w:t>
      </w:r>
      <w:r w:rsidR="00AC585D">
        <w:t xml:space="preserve">song “Fly not yet, </w:t>
      </w:r>
      <w:proofErr w:type="spellStart"/>
      <w:r w:rsidR="00AC585D">
        <w:t>its</w:t>
      </w:r>
      <w:proofErr w:type="spellEnd"/>
      <w:r w:rsidR="00AC585D">
        <w:t xml:space="preserve"> just the hour”, Planxty Kelly. Logic Pro: fiddle</w:t>
      </w:r>
    </w:p>
    <w:p w14:paraId="68B87418" w14:textId="70A8BED1" w:rsidR="00AC585D" w:rsidRDefault="0077618D" w:rsidP="00AC585D">
      <w:r>
        <w:rPr>
          <w:b/>
          <w:bCs/>
        </w:rPr>
        <w:t xml:space="preserve">8. </w:t>
      </w:r>
      <w:r w:rsidRPr="003B69FD">
        <w:rPr>
          <w:b/>
          <w:bCs/>
        </w:rPr>
        <w:t>Village girl</w:t>
      </w:r>
      <w:r>
        <w:t xml:space="preserve">-  </w:t>
      </w:r>
      <w:r w:rsidR="00AC585D" w:rsidRPr="0052462D">
        <w:rPr>
          <w:b/>
          <w:bCs/>
        </w:rPr>
        <w:t>Greensleeves</w:t>
      </w:r>
      <w:r w:rsidR="00AC585D">
        <w:t xml:space="preserve">, English song origins 1580. Logic Pro: </w:t>
      </w:r>
      <w:r w:rsidR="00AC585D">
        <w:t>Harp</w:t>
      </w:r>
    </w:p>
    <w:p w14:paraId="074A9C8E" w14:textId="77777777" w:rsidR="00AC585D" w:rsidRPr="008B7B6C" w:rsidRDefault="00AC585D" w:rsidP="00AC585D">
      <w:pPr>
        <w:spacing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t>Alas, my love, you do me wrong</w:t>
      </w:r>
      <w:r w:rsidRPr="008B7B6C">
        <w:rPr>
          <w:rFonts w:ascii="Helvetica Neue" w:eastAsia="Times New Roman" w:hAnsi="Helvetica Neue" w:cs="Times New Roman"/>
          <w:color w:val="1F1F1F"/>
          <w:kern w:val="0"/>
          <w:sz w:val="21"/>
          <w:szCs w:val="21"/>
          <w14:ligatures w14:val="none"/>
        </w:rPr>
        <w:br/>
        <w:t>To cast me off discourteously</w:t>
      </w:r>
      <w:r w:rsidRPr="008B7B6C">
        <w:rPr>
          <w:rFonts w:ascii="Helvetica Neue" w:eastAsia="Times New Roman" w:hAnsi="Helvetica Neue" w:cs="Times New Roman"/>
          <w:color w:val="1F1F1F"/>
          <w:kern w:val="0"/>
          <w:sz w:val="21"/>
          <w:szCs w:val="21"/>
          <w14:ligatures w14:val="none"/>
        </w:rPr>
        <w:br/>
        <w:t>And I have loved you oh so long</w:t>
      </w:r>
      <w:r w:rsidRPr="008B7B6C">
        <w:rPr>
          <w:rFonts w:ascii="Helvetica Neue" w:eastAsia="Times New Roman" w:hAnsi="Helvetica Neue" w:cs="Times New Roman"/>
          <w:color w:val="1F1F1F"/>
          <w:kern w:val="0"/>
          <w:sz w:val="21"/>
          <w:szCs w:val="21"/>
          <w14:ligatures w14:val="none"/>
        </w:rPr>
        <w:br/>
        <w:t>Delighting in your company</w:t>
      </w:r>
    </w:p>
    <w:p w14:paraId="5464B346" w14:textId="77777777" w:rsidR="00AC585D" w:rsidRPr="008B7B6C" w:rsidRDefault="00AC585D" w:rsidP="00AC585D">
      <w:pPr>
        <w:spacing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t>Alas, my love, you do me wrong</w:t>
      </w:r>
      <w:r w:rsidRPr="008B7B6C">
        <w:rPr>
          <w:rFonts w:ascii="Helvetica Neue" w:eastAsia="Times New Roman" w:hAnsi="Helvetica Neue" w:cs="Times New Roman"/>
          <w:color w:val="1F1F1F"/>
          <w:kern w:val="0"/>
          <w:sz w:val="21"/>
          <w:szCs w:val="21"/>
          <w14:ligatures w14:val="none"/>
        </w:rPr>
        <w:br/>
        <w:t>To cast me off discourteously</w:t>
      </w:r>
      <w:r w:rsidRPr="008B7B6C">
        <w:rPr>
          <w:rFonts w:ascii="Helvetica Neue" w:eastAsia="Times New Roman" w:hAnsi="Helvetica Neue" w:cs="Times New Roman"/>
          <w:color w:val="1F1F1F"/>
          <w:kern w:val="0"/>
          <w:sz w:val="21"/>
          <w:szCs w:val="21"/>
          <w14:ligatures w14:val="none"/>
        </w:rPr>
        <w:br/>
        <w:t>And I have loved you oh so long</w:t>
      </w:r>
      <w:r w:rsidRPr="008B7B6C">
        <w:rPr>
          <w:rFonts w:ascii="Helvetica Neue" w:eastAsia="Times New Roman" w:hAnsi="Helvetica Neue" w:cs="Times New Roman"/>
          <w:color w:val="1F1F1F"/>
          <w:kern w:val="0"/>
          <w:sz w:val="21"/>
          <w:szCs w:val="21"/>
          <w14:ligatures w14:val="none"/>
        </w:rPr>
        <w:br/>
        <w:t>Delighting in your company</w:t>
      </w:r>
    </w:p>
    <w:p w14:paraId="363E6D68" w14:textId="77777777" w:rsidR="00AC585D" w:rsidRPr="008B7B6C" w:rsidRDefault="00AC585D" w:rsidP="00AC585D">
      <w:pPr>
        <w:spacing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t>Greensleeves was all my joy</w:t>
      </w:r>
      <w:r w:rsidRPr="008B7B6C">
        <w:rPr>
          <w:rFonts w:ascii="Helvetica Neue" w:eastAsia="Times New Roman" w:hAnsi="Helvetica Neue" w:cs="Times New Roman"/>
          <w:color w:val="1F1F1F"/>
          <w:kern w:val="0"/>
          <w:sz w:val="21"/>
          <w:szCs w:val="21"/>
          <w14:ligatures w14:val="none"/>
        </w:rPr>
        <w:br/>
        <w:t>Greensleeves was my delight</w:t>
      </w:r>
      <w:r w:rsidRPr="008B7B6C">
        <w:rPr>
          <w:rFonts w:ascii="Helvetica Neue" w:eastAsia="Times New Roman" w:hAnsi="Helvetica Neue" w:cs="Times New Roman"/>
          <w:color w:val="1F1F1F"/>
          <w:kern w:val="0"/>
          <w:sz w:val="21"/>
          <w:szCs w:val="21"/>
          <w14:ligatures w14:val="none"/>
        </w:rPr>
        <w:br/>
        <w:t>Greensleeves, my heart of gold</w:t>
      </w:r>
      <w:r w:rsidRPr="008B7B6C">
        <w:rPr>
          <w:rFonts w:ascii="Helvetica Neue" w:eastAsia="Times New Roman" w:hAnsi="Helvetica Neue" w:cs="Times New Roman"/>
          <w:color w:val="1F1F1F"/>
          <w:kern w:val="0"/>
          <w:sz w:val="21"/>
          <w:szCs w:val="21"/>
          <w14:ligatures w14:val="none"/>
        </w:rPr>
        <w:br/>
        <w:t>And who but my Lady Greensleeves</w:t>
      </w:r>
    </w:p>
    <w:p w14:paraId="13F7F49E" w14:textId="77777777" w:rsidR="00AC585D" w:rsidRPr="008B7B6C" w:rsidRDefault="00AC585D" w:rsidP="00AC585D">
      <w:pPr>
        <w:spacing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lastRenderedPageBreak/>
        <w:t>And I will pray to God on high</w:t>
      </w:r>
      <w:r w:rsidRPr="008B7B6C">
        <w:rPr>
          <w:rFonts w:ascii="Helvetica Neue" w:eastAsia="Times New Roman" w:hAnsi="Helvetica Neue" w:cs="Times New Roman"/>
          <w:color w:val="1F1F1F"/>
          <w:kern w:val="0"/>
          <w:sz w:val="21"/>
          <w:szCs w:val="21"/>
          <w14:ligatures w14:val="none"/>
        </w:rPr>
        <w:br/>
        <w:t>That thou my constancy may see</w:t>
      </w:r>
      <w:r w:rsidRPr="008B7B6C">
        <w:rPr>
          <w:rFonts w:ascii="Helvetica Neue" w:eastAsia="Times New Roman" w:hAnsi="Helvetica Neue" w:cs="Times New Roman"/>
          <w:color w:val="1F1F1F"/>
          <w:kern w:val="0"/>
          <w:sz w:val="21"/>
          <w:szCs w:val="21"/>
          <w14:ligatures w14:val="none"/>
        </w:rPr>
        <w:br/>
        <w:t>And that yet once before I die</w:t>
      </w:r>
      <w:r w:rsidRPr="008B7B6C">
        <w:rPr>
          <w:rFonts w:ascii="Helvetica Neue" w:eastAsia="Times New Roman" w:hAnsi="Helvetica Neue" w:cs="Times New Roman"/>
          <w:color w:val="1F1F1F"/>
          <w:kern w:val="0"/>
          <w:sz w:val="21"/>
          <w:szCs w:val="21"/>
          <w14:ligatures w14:val="none"/>
        </w:rPr>
        <w:br/>
        <w:t>Thou wilt vouchsafe to love me</w:t>
      </w:r>
    </w:p>
    <w:p w14:paraId="2A700FF7" w14:textId="77777777" w:rsidR="00AC585D" w:rsidRPr="008B7B6C" w:rsidRDefault="00AC585D" w:rsidP="00AC585D">
      <w:pPr>
        <w:spacing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t>Greensleeves was all my joy</w:t>
      </w:r>
      <w:r w:rsidRPr="008B7B6C">
        <w:rPr>
          <w:rFonts w:ascii="Helvetica Neue" w:eastAsia="Times New Roman" w:hAnsi="Helvetica Neue" w:cs="Times New Roman"/>
          <w:color w:val="1F1F1F"/>
          <w:kern w:val="0"/>
          <w:sz w:val="21"/>
          <w:szCs w:val="21"/>
          <w14:ligatures w14:val="none"/>
        </w:rPr>
        <w:br/>
        <w:t>Greensleeves was my delight</w:t>
      </w:r>
      <w:r w:rsidRPr="008B7B6C">
        <w:rPr>
          <w:rFonts w:ascii="Helvetica Neue" w:eastAsia="Times New Roman" w:hAnsi="Helvetica Neue" w:cs="Times New Roman"/>
          <w:color w:val="1F1F1F"/>
          <w:kern w:val="0"/>
          <w:sz w:val="21"/>
          <w:szCs w:val="21"/>
          <w14:ligatures w14:val="none"/>
        </w:rPr>
        <w:br/>
        <w:t>Greensleeves, my heart of gold</w:t>
      </w:r>
      <w:r w:rsidRPr="008B7B6C">
        <w:rPr>
          <w:rFonts w:ascii="Helvetica Neue" w:eastAsia="Times New Roman" w:hAnsi="Helvetica Neue" w:cs="Times New Roman"/>
          <w:color w:val="1F1F1F"/>
          <w:kern w:val="0"/>
          <w:sz w:val="21"/>
          <w:szCs w:val="21"/>
          <w14:ligatures w14:val="none"/>
        </w:rPr>
        <w:br/>
        <w:t>And who but my Lady Greensleeves</w:t>
      </w:r>
    </w:p>
    <w:p w14:paraId="282143E9" w14:textId="77777777" w:rsidR="00AC585D" w:rsidRPr="008B7B6C" w:rsidRDefault="00AC585D" w:rsidP="00AC585D">
      <w:pPr>
        <w:spacing w:after="0"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t>Greensleeves, now farewell, adieu</w:t>
      </w:r>
      <w:r w:rsidRPr="008B7B6C">
        <w:rPr>
          <w:rFonts w:ascii="Helvetica Neue" w:eastAsia="Times New Roman" w:hAnsi="Helvetica Neue" w:cs="Times New Roman"/>
          <w:color w:val="1F1F1F"/>
          <w:kern w:val="0"/>
          <w:sz w:val="21"/>
          <w:szCs w:val="21"/>
          <w14:ligatures w14:val="none"/>
        </w:rPr>
        <w:br/>
        <w:t>To God I pray to prosper thee</w:t>
      </w:r>
      <w:r w:rsidRPr="008B7B6C">
        <w:rPr>
          <w:rFonts w:ascii="Helvetica Neue" w:eastAsia="Times New Roman" w:hAnsi="Helvetica Neue" w:cs="Times New Roman"/>
          <w:color w:val="1F1F1F"/>
          <w:kern w:val="0"/>
          <w:sz w:val="21"/>
          <w:szCs w:val="21"/>
          <w14:ligatures w14:val="none"/>
        </w:rPr>
        <w:br/>
        <w:t>For I am still thy lover true</w:t>
      </w:r>
      <w:r w:rsidRPr="008B7B6C">
        <w:rPr>
          <w:rFonts w:ascii="Helvetica Neue" w:eastAsia="Times New Roman" w:hAnsi="Helvetica Neue" w:cs="Times New Roman"/>
          <w:color w:val="1F1F1F"/>
          <w:kern w:val="0"/>
          <w:sz w:val="21"/>
          <w:szCs w:val="21"/>
          <w14:ligatures w14:val="none"/>
        </w:rPr>
        <w:br/>
        <w:t>Come once again and love me</w:t>
      </w:r>
    </w:p>
    <w:p w14:paraId="7E23BD67" w14:textId="1F36F892" w:rsidR="0077618D" w:rsidRDefault="0077618D" w:rsidP="0077618D">
      <w:r>
        <w:t xml:space="preserve"> </w:t>
      </w:r>
    </w:p>
    <w:p w14:paraId="3C261CBE" w14:textId="151FB97D" w:rsidR="0077618D" w:rsidRDefault="0077618D" w:rsidP="0077618D">
      <w:r>
        <w:rPr>
          <w:b/>
          <w:bCs/>
        </w:rPr>
        <w:t xml:space="preserve">9. </w:t>
      </w:r>
      <w:r w:rsidRPr="003B69FD">
        <w:rPr>
          <w:b/>
          <w:bCs/>
        </w:rPr>
        <w:t>Patrick Sarsfield</w:t>
      </w:r>
      <w:r>
        <w:t xml:space="preserve"> – Catholic, </w:t>
      </w:r>
      <w:proofErr w:type="spellStart"/>
      <w:r>
        <w:t>Jakobite</w:t>
      </w:r>
      <w:proofErr w:type="spellEnd"/>
      <w:r>
        <w:t>, James Army, Irish hero</w:t>
      </w:r>
      <w:r w:rsidR="00AC585D">
        <w:t>. Logic Pro: improvised on Lully’s military march, concertina and pipes.</w:t>
      </w:r>
    </w:p>
    <w:p w14:paraId="1E81B3C0" w14:textId="47B9F65C" w:rsidR="001B4293" w:rsidRDefault="001B4293" w:rsidP="001B4293">
      <w:r>
        <w:t>Piers Wauchope in his book “Patrick Sarsfield and the Williamite war” remarks that “In a continental context Sarsfield’s military achievements“ were not great, but they threatened to change the history of his country at a time when the balance of Europe could well have been altered by events in Ireland. Although he never commanded the Irish army in a battle he had a profound effect on his countrymen. By the time of his death Sarsfield was by far the best known and most loved of all Irishmen.”</w:t>
      </w:r>
      <w:r>
        <w:fldChar w:fldCharType="begin"/>
      </w:r>
      <w:r>
        <w:instrText xml:space="preserve"> ADDIN ZOTERO_ITEM CSL_CITATION {"citationID":"wMnDjUIb","properties":{"formattedCitation":"[1, p. 1]","plainCitation":"[1, p. 1]","noteIndex":0},"citationItems":[{"id":340,"uris":["http://zotero.org/users/local/XFbLlDME/items/DNAB55B5"],"itemData":{"id":340,"type":"book","publisher":"Irish Academic Press","title":"Patrick Sarsfield and the Williamite War","author":[{"family":"Wauchope","given":"Piers"}],"issued":{"date-parts":[["1992"]]}},"locator":"1","label":"page"}],"schema":"https://github.com/citation-style-language/schema/raw/master/csl-citation.json"} </w:instrText>
      </w:r>
      <w:r>
        <w:fldChar w:fldCharType="separate"/>
      </w:r>
      <w:r>
        <w:rPr>
          <w:noProof/>
        </w:rPr>
        <w:t>[1, p. 1]</w:t>
      </w:r>
      <w:r>
        <w:fldChar w:fldCharType="end"/>
      </w:r>
    </w:p>
    <w:p w14:paraId="66B2258D" w14:textId="41C5511D" w:rsidR="0052462D" w:rsidRPr="008B7B6C" w:rsidRDefault="0052462D" w:rsidP="00AC585D">
      <w:pPr>
        <w:rPr>
          <w:rFonts w:ascii="Helvetica Neue" w:eastAsia="Times New Roman" w:hAnsi="Helvetica Neue" w:cs="Times New Roman"/>
          <w:color w:val="1F1F1F"/>
          <w:kern w:val="0"/>
          <w:sz w:val="21"/>
          <w:szCs w:val="21"/>
          <w14:ligatures w14:val="none"/>
        </w:rPr>
      </w:pPr>
      <w:r>
        <w:t xml:space="preserve">10. </w:t>
      </w:r>
      <w:r w:rsidRPr="0052462D">
        <w:rPr>
          <w:b/>
          <w:bCs/>
        </w:rPr>
        <w:t>Village Woman</w:t>
      </w:r>
      <w:r>
        <w:rPr>
          <w:b/>
          <w:bCs/>
        </w:rPr>
        <w:t xml:space="preserve"> </w:t>
      </w:r>
      <w:r w:rsidRPr="00AC585D">
        <w:t>(grieving)</w:t>
      </w:r>
      <w:r w:rsidR="00AC585D" w:rsidRPr="00AC585D">
        <w:t xml:space="preserve"> Irish song “Tis the Last Rose of Summer”, </w:t>
      </w:r>
      <w:r w:rsidRPr="00AC585D">
        <w:t xml:space="preserve"> </w:t>
      </w:r>
      <w:r w:rsidR="00AC585D" w:rsidRPr="00AC585D">
        <w:t>the Groves of Blarney</w:t>
      </w:r>
      <w:r w:rsidR="00AC585D">
        <w:t>. Logic Pro: fiddle</w:t>
      </w:r>
    </w:p>
    <w:p w14:paraId="6A7B5ECD" w14:textId="5B578C6E" w:rsidR="0052462D" w:rsidRDefault="0052462D" w:rsidP="001B4293"/>
    <w:p w14:paraId="78894EC4" w14:textId="70A3FBF2" w:rsidR="00A72763" w:rsidRPr="00C13766" w:rsidRDefault="00C13766" w:rsidP="0077618D">
      <w:pPr>
        <w:tabs>
          <w:tab w:val="center" w:pos="4513"/>
        </w:tabs>
        <w:rPr>
          <w:b/>
          <w:bCs/>
        </w:rPr>
      </w:pPr>
      <w:r w:rsidRPr="00C13766">
        <w:rPr>
          <w:b/>
          <w:bCs/>
        </w:rPr>
        <w:t xml:space="preserve">Boyne Nature Characters: Oak, Fox, Raven, Salmon of </w:t>
      </w:r>
      <w:r>
        <w:rPr>
          <w:b/>
          <w:bCs/>
        </w:rPr>
        <w:t>Knowledge</w:t>
      </w:r>
    </w:p>
    <w:p w14:paraId="6A61876C" w14:textId="1084AD2D" w:rsidR="00A72763" w:rsidRPr="00A72763" w:rsidRDefault="00C13766" w:rsidP="00A72763">
      <w:pPr>
        <w:tabs>
          <w:tab w:val="center" w:pos="4513"/>
        </w:tabs>
        <w:rPr>
          <w:b/>
          <w:bCs/>
        </w:rPr>
      </w:pPr>
      <w:r>
        <w:rPr>
          <w:b/>
          <w:bCs/>
        </w:rPr>
        <w:t>Idea or intro</w:t>
      </w:r>
      <w:r w:rsidR="00A72763">
        <w:t>: With our human-centred attention, sometimes we forget about physical places and nature landscapes, silent witnesses of passing events, human lives and time. We want to draw people’s attention to the significance of the physical place where the battle happened, to make them feel through the layers of time, what people of that time felt, to appreciate the landscape as a historical monument, to feel its psychogeography, that is still there and feel themselves part of the history, rolling its course as in the past so in present, and each of us adding to its puzzle. To think in broader perspective of life and the course we take in a present moment with our politics and society, and to respect the land on which we are walking. Location- based AR is ideally suited to enhance the history communication through the layers of time.</w:t>
      </w:r>
    </w:p>
    <w:p w14:paraId="3A9527EE" w14:textId="77777777" w:rsidR="00A72763" w:rsidRDefault="00A72763" w:rsidP="00A72763">
      <w:pPr>
        <w:tabs>
          <w:tab w:val="center" w:pos="4513"/>
        </w:tabs>
      </w:pPr>
      <w:r>
        <w:t xml:space="preserve">In this puzzle game you need to listen and navigate by the sound: you will hear the Kings of the battle from both sides, soldiers hiding and completing the strategy of their commanders, villagers who happened to be there, your goal is to collect their music stories, </w:t>
      </w:r>
      <w:r w:rsidRPr="00C8540F">
        <w:rPr>
          <w:b/>
          <w:bCs/>
        </w:rPr>
        <w:t>avoid to be involved into the battle and listen to your helpers</w:t>
      </w:r>
      <w:r>
        <w:t xml:space="preserve">: The Oak of the Boyne Valley, The Fox, the Raven and the Salmon of Knowledge, who will guide you </w:t>
      </w:r>
      <w:r>
        <w:lastRenderedPageBreak/>
        <w:t xml:space="preserve">through the past and present Ireland, you will also learn some pieces of Irish contemporary composers music. </w:t>
      </w:r>
    </w:p>
    <w:p w14:paraId="0729AC4E" w14:textId="0A957046" w:rsidR="00A72763" w:rsidRDefault="00A72763" w:rsidP="00A72763">
      <w:pPr>
        <w:tabs>
          <w:tab w:val="center" w:pos="4513"/>
        </w:tabs>
      </w:pPr>
      <w:r w:rsidRPr="002C2B32">
        <w:rPr>
          <w:b/>
          <w:bCs/>
        </w:rPr>
        <w:t>The Nature characters, SR compositions</w:t>
      </w:r>
      <w:r>
        <w:t>:</w:t>
      </w:r>
    </w:p>
    <w:p w14:paraId="64C3F3D1" w14:textId="1D0EE544" w:rsidR="00A72763" w:rsidRDefault="00A72763" w:rsidP="000C7674">
      <w:pPr>
        <w:pStyle w:val="ListParagraph"/>
        <w:numPr>
          <w:ilvl w:val="0"/>
          <w:numId w:val="7"/>
        </w:numPr>
        <w:tabs>
          <w:tab w:val="center" w:pos="4513"/>
        </w:tabs>
      </w:pPr>
      <w:r>
        <w:t>Oak of the Boyne Valley- tells the story</w:t>
      </w:r>
    </w:p>
    <w:p w14:paraId="4C6D7DB4" w14:textId="542A3072" w:rsidR="00A72763" w:rsidRDefault="00A72763" w:rsidP="000C7674">
      <w:pPr>
        <w:pStyle w:val="ListParagraph"/>
        <w:numPr>
          <w:ilvl w:val="0"/>
          <w:numId w:val="7"/>
        </w:numPr>
        <w:tabs>
          <w:tab w:val="center" w:pos="4513"/>
        </w:tabs>
      </w:pPr>
      <w:r>
        <w:t>Fox of the Boyne Valley- lucky pass, freeze soldiers- you can navigate freely?</w:t>
      </w:r>
    </w:p>
    <w:p w14:paraId="1F7C47FF" w14:textId="432657B1" w:rsidR="00A72763" w:rsidRDefault="00A72763" w:rsidP="000C7674">
      <w:pPr>
        <w:pStyle w:val="ListParagraph"/>
        <w:numPr>
          <w:ilvl w:val="0"/>
          <w:numId w:val="7"/>
        </w:numPr>
        <w:tabs>
          <w:tab w:val="center" w:pos="4513"/>
        </w:tabs>
      </w:pPr>
      <w:r>
        <w:t>Raven of the Boyne Valley- death, transition between worlds. In Irish Celts mythology, associated with Triple Goddess, the Morrigan, who took the shape of a raven over battlefields while acting as “chooser of the slain” and the protector of warriors.</w:t>
      </w:r>
    </w:p>
    <w:p w14:paraId="7DE2C0CC" w14:textId="49DBC54E" w:rsidR="00A72763" w:rsidRDefault="00A72763" w:rsidP="000C7674">
      <w:pPr>
        <w:pStyle w:val="ListParagraph"/>
        <w:numPr>
          <w:ilvl w:val="0"/>
          <w:numId w:val="7"/>
        </w:numPr>
        <w:tabs>
          <w:tab w:val="center" w:pos="4513"/>
        </w:tabs>
      </w:pPr>
      <w:r>
        <w:t xml:space="preserve">The Salmon of knowledge- Celtic Ireland- time travel </w:t>
      </w:r>
    </w:p>
    <w:p w14:paraId="5A5B4998" w14:textId="219E8CE2" w:rsidR="00A72763" w:rsidRDefault="00E023F8" w:rsidP="00A72763">
      <w:pPr>
        <w:pStyle w:val="ListParagraph"/>
        <w:tabs>
          <w:tab w:val="center" w:pos="4513"/>
        </w:tabs>
      </w:pPr>
      <w:hyperlink r:id="rId8" w:history="1">
        <w:r w:rsidRPr="00275B90">
          <w:rPr>
            <w:rStyle w:val="Hyperlink"/>
          </w:rPr>
          <w:t>https://www.irelandsmythsandlegends.com/the-salmon-of-knowledge</w:t>
        </w:r>
      </w:hyperlink>
    </w:p>
    <w:p w14:paraId="6CCD9903" w14:textId="095B3E9D" w:rsidR="00E023F8" w:rsidRDefault="00E023F8" w:rsidP="0049109E">
      <w:pPr>
        <w:tabs>
          <w:tab w:val="center" w:pos="4513"/>
        </w:tabs>
        <w:rPr>
          <w:b/>
          <w:bCs/>
          <w:sz w:val="20"/>
          <w:szCs w:val="20"/>
        </w:rPr>
      </w:pPr>
      <w:r w:rsidRPr="00C13766">
        <w:rPr>
          <w:b/>
          <w:bCs/>
          <w:sz w:val="20"/>
          <w:szCs w:val="20"/>
        </w:rPr>
        <w:t>In the river Boyne there was a magic fish called the Salmon of Knowledge. It was said that the first person to taste its flesh would be wiser than all other men.</w:t>
      </w:r>
      <w:r w:rsidRPr="00C13766">
        <w:rPr>
          <w:sz w:val="20"/>
          <w:szCs w:val="20"/>
        </w:rPr>
        <w:t xml:space="preserve"> </w:t>
      </w:r>
      <w:proofErr w:type="spellStart"/>
      <w:r w:rsidRPr="00C13766">
        <w:rPr>
          <w:sz w:val="20"/>
          <w:szCs w:val="20"/>
        </w:rPr>
        <w:t>Finegas</w:t>
      </w:r>
      <w:proofErr w:type="spellEnd"/>
      <w:r w:rsidRPr="00C13766">
        <w:rPr>
          <w:sz w:val="20"/>
          <w:szCs w:val="20"/>
        </w:rPr>
        <w:t xml:space="preserve"> was a poet who lived near the River Boyne, where he read books and wrote poems. He was one of the wisest men in Ireland. </w:t>
      </w:r>
      <w:proofErr w:type="spellStart"/>
      <w:r w:rsidRPr="00C13766">
        <w:rPr>
          <w:b/>
          <w:bCs/>
          <w:sz w:val="20"/>
          <w:szCs w:val="20"/>
        </w:rPr>
        <w:t>Finegas</w:t>
      </w:r>
      <w:proofErr w:type="spellEnd"/>
      <w:r w:rsidRPr="00C13766">
        <w:rPr>
          <w:b/>
          <w:bCs/>
          <w:sz w:val="20"/>
          <w:szCs w:val="20"/>
        </w:rPr>
        <w:t xml:space="preserve"> had tried for seven years to catch the fish but he had no luck.</w:t>
      </w:r>
      <w:r w:rsidR="0049109E" w:rsidRPr="00C13766">
        <w:rPr>
          <w:b/>
          <w:bCs/>
          <w:sz w:val="20"/>
          <w:szCs w:val="20"/>
        </w:rPr>
        <w:t xml:space="preserve"> </w:t>
      </w:r>
      <w:r w:rsidRPr="00C13766">
        <w:rPr>
          <w:b/>
          <w:bCs/>
          <w:sz w:val="20"/>
          <w:szCs w:val="20"/>
        </w:rPr>
        <w:t xml:space="preserve">A young warrior named Fionn had come to live with </w:t>
      </w:r>
      <w:proofErr w:type="spellStart"/>
      <w:r w:rsidRPr="00C13766">
        <w:rPr>
          <w:b/>
          <w:bCs/>
          <w:sz w:val="20"/>
          <w:szCs w:val="20"/>
        </w:rPr>
        <w:t>Finegas</w:t>
      </w:r>
      <w:proofErr w:type="spellEnd"/>
      <w:r w:rsidRPr="00C13766">
        <w:rPr>
          <w:b/>
          <w:bCs/>
          <w:sz w:val="20"/>
          <w:szCs w:val="20"/>
        </w:rPr>
        <w:t>. Fionn was unaware of the legend about the salmon of knowledge</w:t>
      </w:r>
      <w:r w:rsidRPr="00C13766">
        <w:rPr>
          <w:sz w:val="20"/>
          <w:szCs w:val="20"/>
        </w:rPr>
        <w:t xml:space="preserve">. When Fionn asked </w:t>
      </w:r>
      <w:proofErr w:type="spellStart"/>
      <w:r w:rsidRPr="00C13766">
        <w:rPr>
          <w:sz w:val="20"/>
          <w:szCs w:val="20"/>
        </w:rPr>
        <w:t>Finegas</w:t>
      </w:r>
      <w:proofErr w:type="spellEnd"/>
      <w:r w:rsidRPr="00C13766">
        <w:rPr>
          <w:sz w:val="20"/>
          <w:szCs w:val="20"/>
        </w:rPr>
        <w:t xml:space="preserve"> why he spend his days fishing, </w:t>
      </w:r>
      <w:proofErr w:type="spellStart"/>
      <w:r w:rsidRPr="00C13766">
        <w:rPr>
          <w:sz w:val="20"/>
          <w:szCs w:val="20"/>
        </w:rPr>
        <w:t>Finegas</w:t>
      </w:r>
      <w:proofErr w:type="spellEnd"/>
      <w:r w:rsidRPr="00C13766">
        <w:rPr>
          <w:sz w:val="20"/>
          <w:szCs w:val="20"/>
        </w:rPr>
        <w:t xml:space="preserve"> just smiled and gave no answer. Then one morning in springtime, Fionn heard a shout and a mighty splash. </w:t>
      </w:r>
      <w:proofErr w:type="spellStart"/>
      <w:r w:rsidRPr="00C13766">
        <w:rPr>
          <w:b/>
          <w:bCs/>
          <w:sz w:val="20"/>
          <w:szCs w:val="20"/>
        </w:rPr>
        <w:t>Finegas</w:t>
      </w:r>
      <w:proofErr w:type="spellEnd"/>
      <w:r w:rsidRPr="00C13766">
        <w:rPr>
          <w:b/>
          <w:bCs/>
          <w:sz w:val="20"/>
          <w:szCs w:val="20"/>
        </w:rPr>
        <w:t xml:space="preserve"> had caught a salmon. It was a beautiful fish and its body shone like silver. </w:t>
      </w:r>
      <w:proofErr w:type="spellStart"/>
      <w:r w:rsidRPr="00C13766">
        <w:rPr>
          <w:b/>
          <w:bCs/>
          <w:sz w:val="20"/>
          <w:szCs w:val="20"/>
        </w:rPr>
        <w:t>Finegas</w:t>
      </w:r>
      <w:proofErr w:type="spellEnd"/>
      <w:r w:rsidRPr="00C13766">
        <w:rPr>
          <w:b/>
          <w:bCs/>
          <w:sz w:val="20"/>
          <w:szCs w:val="20"/>
        </w:rPr>
        <w:t xml:space="preserve"> immediately knew he had caught the salmon of knowledge.</w:t>
      </w:r>
      <w:r w:rsidR="0049109E" w:rsidRPr="00C13766">
        <w:rPr>
          <w:b/>
          <w:bCs/>
          <w:sz w:val="20"/>
          <w:szCs w:val="20"/>
        </w:rPr>
        <w:t xml:space="preserve"> </w:t>
      </w:r>
      <w:proofErr w:type="spellStart"/>
      <w:r w:rsidRPr="00C13766">
        <w:rPr>
          <w:b/>
          <w:bCs/>
          <w:sz w:val="20"/>
          <w:szCs w:val="20"/>
        </w:rPr>
        <w:t>Finegas</w:t>
      </w:r>
      <w:proofErr w:type="spellEnd"/>
      <w:r w:rsidRPr="00C13766">
        <w:rPr>
          <w:b/>
          <w:bCs/>
          <w:sz w:val="20"/>
          <w:szCs w:val="20"/>
        </w:rPr>
        <w:t xml:space="preserve"> was tired after his struggle to catch the fish so he told Fionn to cook it. </w:t>
      </w:r>
      <w:proofErr w:type="spellStart"/>
      <w:r w:rsidRPr="00C13766">
        <w:rPr>
          <w:b/>
          <w:bCs/>
          <w:sz w:val="20"/>
          <w:szCs w:val="20"/>
        </w:rPr>
        <w:t>Finegas</w:t>
      </w:r>
      <w:proofErr w:type="spellEnd"/>
      <w:r w:rsidRPr="00C13766">
        <w:rPr>
          <w:b/>
          <w:bCs/>
          <w:sz w:val="20"/>
          <w:szCs w:val="20"/>
        </w:rPr>
        <w:t xml:space="preserve"> warned Fionn not to eat the fish, not even a mouthful.</w:t>
      </w:r>
      <w:r w:rsidRPr="00C13766">
        <w:rPr>
          <w:sz w:val="20"/>
          <w:szCs w:val="20"/>
        </w:rPr>
        <w:t xml:space="preserve"> </w:t>
      </w:r>
      <w:r w:rsidRPr="00C13766">
        <w:rPr>
          <w:b/>
          <w:bCs/>
          <w:sz w:val="20"/>
          <w:szCs w:val="20"/>
        </w:rPr>
        <w:t>Fionn built a fire and cooked that salmon very carefully, but when he was turning it, the hot skin burned his thumb. He quickly put his thumb into his mouth to take away the pain.</w:t>
      </w:r>
      <w:r w:rsidR="0049109E" w:rsidRPr="00C13766">
        <w:rPr>
          <w:sz w:val="20"/>
          <w:szCs w:val="20"/>
        </w:rPr>
        <w:t xml:space="preserve"> </w:t>
      </w:r>
      <w:r w:rsidRPr="00C13766">
        <w:rPr>
          <w:sz w:val="20"/>
          <w:szCs w:val="20"/>
        </w:rPr>
        <w:t xml:space="preserve">When Fionn brought the fish to </w:t>
      </w:r>
      <w:proofErr w:type="spellStart"/>
      <w:r w:rsidRPr="00C13766">
        <w:rPr>
          <w:sz w:val="20"/>
          <w:szCs w:val="20"/>
        </w:rPr>
        <w:t>Finegas</w:t>
      </w:r>
      <w:proofErr w:type="spellEnd"/>
      <w:r w:rsidRPr="00C13766">
        <w:rPr>
          <w:sz w:val="20"/>
          <w:szCs w:val="20"/>
        </w:rPr>
        <w:t xml:space="preserve">. The wise poet noticed there was something different about Fionn. There was a new wisdom in Fionn’s eyes. “Have you eaten any of the salmon?” </w:t>
      </w:r>
      <w:proofErr w:type="spellStart"/>
      <w:r w:rsidRPr="00C13766">
        <w:rPr>
          <w:sz w:val="20"/>
          <w:szCs w:val="20"/>
        </w:rPr>
        <w:t>Finegas</w:t>
      </w:r>
      <w:proofErr w:type="spellEnd"/>
      <w:r w:rsidRPr="00C13766">
        <w:rPr>
          <w:sz w:val="20"/>
          <w:szCs w:val="20"/>
        </w:rPr>
        <w:t xml:space="preserve"> asked. Fionn told </w:t>
      </w:r>
      <w:proofErr w:type="spellStart"/>
      <w:r w:rsidRPr="00C13766">
        <w:rPr>
          <w:sz w:val="20"/>
          <w:szCs w:val="20"/>
        </w:rPr>
        <w:t>Finegas</w:t>
      </w:r>
      <w:proofErr w:type="spellEnd"/>
      <w:r w:rsidRPr="00C13766">
        <w:rPr>
          <w:sz w:val="20"/>
          <w:szCs w:val="20"/>
        </w:rPr>
        <w:t xml:space="preserve"> he hadn’t, but then he remembered he had burnt his thumb and put it in his mouth. </w:t>
      </w:r>
      <w:proofErr w:type="spellStart"/>
      <w:r w:rsidRPr="00C13766">
        <w:rPr>
          <w:sz w:val="20"/>
          <w:szCs w:val="20"/>
        </w:rPr>
        <w:t>Finegas</w:t>
      </w:r>
      <w:proofErr w:type="spellEnd"/>
      <w:r w:rsidRPr="00C13766">
        <w:rPr>
          <w:sz w:val="20"/>
          <w:szCs w:val="20"/>
        </w:rPr>
        <w:t xml:space="preserve"> knew at once that Fionn now had the wisdom of the salmon of knowledge. </w:t>
      </w:r>
      <w:proofErr w:type="spellStart"/>
      <w:r w:rsidRPr="00C13766">
        <w:rPr>
          <w:sz w:val="20"/>
          <w:szCs w:val="20"/>
        </w:rPr>
        <w:t>Finegas</w:t>
      </w:r>
      <w:proofErr w:type="spellEnd"/>
      <w:r w:rsidRPr="00C13766">
        <w:rPr>
          <w:sz w:val="20"/>
          <w:szCs w:val="20"/>
        </w:rPr>
        <w:t xml:space="preserve"> was very sad, he knew he would never be the wisest man in Ireland, but he was happy for Fionn. Soon afterwards Fionn left </w:t>
      </w:r>
      <w:proofErr w:type="spellStart"/>
      <w:r w:rsidRPr="00C13766">
        <w:rPr>
          <w:sz w:val="20"/>
          <w:szCs w:val="20"/>
        </w:rPr>
        <w:t>Finegas</w:t>
      </w:r>
      <w:proofErr w:type="spellEnd"/>
      <w:r w:rsidRPr="00C13766">
        <w:rPr>
          <w:sz w:val="20"/>
          <w:szCs w:val="20"/>
        </w:rPr>
        <w:t xml:space="preserve">. </w:t>
      </w:r>
      <w:r w:rsidRPr="00C13766">
        <w:rPr>
          <w:b/>
          <w:bCs/>
          <w:sz w:val="20"/>
          <w:szCs w:val="20"/>
        </w:rPr>
        <w:t>Fionn went on to become leader of the Fianna and the greatest warrior they had ever known.</w:t>
      </w:r>
    </w:p>
    <w:p w14:paraId="3B67CD0E" w14:textId="0D3CD056" w:rsidR="000C7674" w:rsidRPr="00B077F1" w:rsidRDefault="00256603" w:rsidP="00B077F1">
      <w:pPr>
        <w:pStyle w:val="ListParagraph"/>
        <w:numPr>
          <w:ilvl w:val="0"/>
          <w:numId w:val="7"/>
        </w:numPr>
        <w:tabs>
          <w:tab w:val="center" w:pos="4513"/>
        </w:tabs>
        <w:rPr>
          <w:b/>
          <w:bCs/>
        </w:rPr>
      </w:pPr>
      <w:r w:rsidRPr="00B077F1">
        <w:rPr>
          <w:b/>
          <w:bCs/>
        </w:rPr>
        <w:t xml:space="preserve">Purcell Suite VII, </w:t>
      </w:r>
      <w:proofErr w:type="spellStart"/>
      <w:r w:rsidR="00B077F1" w:rsidRPr="00B077F1">
        <w:rPr>
          <w:b/>
          <w:bCs/>
        </w:rPr>
        <w:t>Almand</w:t>
      </w:r>
      <w:proofErr w:type="spellEnd"/>
      <w:r w:rsidR="00B077F1" w:rsidRPr="00B077F1">
        <w:rPr>
          <w:b/>
          <w:bCs/>
        </w:rPr>
        <w:t xml:space="preserve">, </w:t>
      </w:r>
      <w:proofErr w:type="spellStart"/>
      <w:r w:rsidR="00B077F1" w:rsidRPr="00B077F1">
        <w:rPr>
          <w:b/>
          <w:bCs/>
        </w:rPr>
        <w:t>Corant</w:t>
      </w:r>
      <w:proofErr w:type="spellEnd"/>
      <w:r w:rsidR="00B077F1" w:rsidRPr="00B077F1">
        <w:rPr>
          <w:b/>
          <w:bCs/>
        </w:rPr>
        <w:t xml:space="preserve">, Hornpipe. </w:t>
      </w:r>
      <w:r w:rsidRPr="00B077F1">
        <w:t xml:space="preserve">Piano version of Allemand could be used </w:t>
      </w:r>
      <w:r w:rsidR="00B077F1" w:rsidRPr="00B077F1">
        <w:t>at the end of the app as a reminiscence. 15b is Harpsichord version of above if ever needed extra.</w:t>
      </w:r>
    </w:p>
    <w:p w14:paraId="3A9A29DC" w14:textId="77777777" w:rsidR="0077618D" w:rsidRDefault="0077618D" w:rsidP="0077618D">
      <w:pPr>
        <w:tabs>
          <w:tab w:val="center" w:pos="4513"/>
        </w:tabs>
        <w:rPr>
          <w:b/>
          <w:bCs/>
        </w:rPr>
      </w:pPr>
      <w:r w:rsidRPr="00CA14F3">
        <w:rPr>
          <w:b/>
          <w:bCs/>
        </w:rPr>
        <w:t>Time Travel to modern Ireland</w:t>
      </w:r>
      <w:r>
        <w:rPr>
          <w:b/>
          <w:bCs/>
        </w:rPr>
        <w:t>: Irish contemporary classical music</w:t>
      </w:r>
    </w:p>
    <w:p w14:paraId="075CB8EA" w14:textId="7A6D8849" w:rsidR="00802DE0" w:rsidRDefault="00C357D6" w:rsidP="00C13766">
      <w:pPr>
        <w:pStyle w:val="ListParagraph"/>
        <w:numPr>
          <w:ilvl w:val="0"/>
          <w:numId w:val="4"/>
        </w:numPr>
        <w:tabs>
          <w:tab w:val="center" w:pos="4513"/>
        </w:tabs>
      </w:pPr>
      <w:r>
        <w:t xml:space="preserve">Irish contemporary composer (DCU) </w:t>
      </w:r>
      <w:r w:rsidR="0077618D" w:rsidRPr="00C357D6">
        <w:rPr>
          <w:b/>
          <w:bCs/>
        </w:rPr>
        <w:t>John Buckley/ W. Yeats</w:t>
      </w:r>
      <w:r w:rsidR="0077618D">
        <w:t xml:space="preserve"> “The Golden Apples of the Sun, the Silver Apples of the Moon” </w:t>
      </w:r>
      <w:r w:rsidR="00C13766">
        <w:t xml:space="preserve">Recording </w:t>
      </w:r>
      <w:hyperlink r:id="rId9" w:history="1">
        <w:r w:rsidRPr="00DC11AB">
          <w:rPr>
            <w:rStyle w:val="Hyperlink"/>
          </w:rPr>
          <w:t>https://www.youtube.com/watch?v=plNFTLQvdU4</w:t>
        </w:r>
      </w:hyperlink>
    </w:p>
    <w:p w14:paraId="57A12A66" w14:textId="77777777" w:rsidR="00C357D6" w:rsidRDefault="00C357D6" w:rsidP="00C357D6">
      <w:pPr>
        <w:pStyle w:val="ListParagraph"/>
        <w:tabs>
          <w:tab w:val="center" w:pos="4513"/>
        </w:tabs>
        <w:ind w:left="1080"/>
      </w:pPr>
    </w:p>
    <w:p w14:paraId="2D0E81F6" w14:textId="77777777" w:rsidR="00C357D6" w:rsidRDefault="00C357D6" w:rsidP="00C357D6">
      <w:pPr>
        <w:pStyle w:val="ListParagraph"/>
        <w:tabs>
          <w:tab w:val="center" w:pos="4513"/>
        </w:tabs>
        <w:ind w:left="1080"/>
      </w:pPr>
    </w:p>
    <w:p w14:paraId="2CF43C4D" w14:textId="77777777" w:rsidR="00C13766" w:rsidRDefault="00C13766" w:rsidP="00C13766">
      <w:pPr>
        <w:pStyle w:val="ListParagraph"/>
        <w:tabs>
          <w:tab w:val="center" w:pos="4513"/>
        </w:tabs>
        <w:ind w:left="1080"/>
      </w:pPr>
    </w:p>
    <w:p w14:paraId="2B55C405" w14:textId="77777777" w:rsidR="002C2B32" w:rsidRPr="0049109E" w:rsidRDefault="002C2B32" w:rsidP="002C2B32">
      <w:pPr>
        <w:pStyle w:val="NormalWeb"/>
        <w:pBdr>
          <w:top w:val="single" w:sz="2" w:space="0" w:color="D3D3D3"/>
          <w:left w:val="single" w:sz="2" w:space="0" w:color="D3D3D3"/>
          <w:bottom w:val="single" w:sz="2" w:space="0" w:color="D3D3D3"/>
          <w:right w:val="single" w:sz="2" w:space="0" w:color="D3D3D3"/>
        </w:pBdr>
        <w:spacing w:before="0" w:beforeAutospacing="0" w:after="0" w:afterAutospacing="0"/>
        <w:outlineLvl w:val="1"/>
        <w:rPr>
          <w:rFonts w:ascii="Gill Sans" w:hAnsi="Gill Sans" w:cs="Gill Sans"/>
          <w:b/>
          <w:bCs/>
          <w:kern w:val="36"/>
        </w:rPr>
      </w:pPr>
      <w:r w:rsidRPr="0049109E">
        <w:rPr>
          <w:rFonts w:ascii="Gill Sans" w:hAnsi="Gill Sans" w:cs="Gill Sans" w:hint="cs"/>
          <w:b/>
          <w:bCs/>
          <w:kern w:val="36"/>
        </w:rPr>
        <w:t>The Song of Wandering Aengus</w:t>
      </w:r>
    </w:p>
    <w:p w14:paraId="144DC15F" w14:textId="76466B88" w:rsidR="002C2B32" w:rsidRPr="0049109E" w:rsidRDefault="002C2B32" w:rsidP="002C2B32">
      <w:pPr>
        <w:rPr>
          <w:rFonts w:ascii="Gill Sans" w:hAnsi="Gill Sans" w:cs="Gill Sans"/>
          <w:caps/>
          <w:color w:val="494949"/>
          <w:spacing w:val="21"/>
          <w:kern w:val="0"/>
        </w:rPr>
      </w:pPr>
      <w:r w:rsidRPr="0049109E">
        <w:rPr>
          <w:rFonts w:ascii="Gill Sans" w:hAnsi="Gill Sans" w:cs="Gill Sans" w:hint="cs"/>
          <w:caps/>
          <w:color w:val="494949"/>
          <w:spacing w:val="21"/>
        </w:rPr>
        <w:t>BY</w:t>
      </w:r>
      <w:r w:rsidRPr="0049109E">
        <w:rPr>
          <w:rStyle w:val="apple-converted-space"/>
          <w:rFonts w:ascii="Gill Sans" w:hAnsi="Gill Sans" w:cs="Gill Sans" w:hint="cs"/>
          <w:caps/>
          <w:color w:val="494949"/>
          <w:spacing w:val="21"/>
        </w:rPr>
        <w:t> </w:t>
      </w:r>
      <w:hyperlink r:id="rId10" w:history="1">
        <w:r w:rsidRPr="0049109E">
          <w:rPr>
            <w:rStyle w:val="Hyperlink"/>
            <w:rFonts w:ascii="Gill Sans" w:hAnsi="Gill Sans" w:cs="Gill Sans" w:hint="cs"/>
            <w:caps/>
            <w:spacing w:val="21"/>
            <w:bdr w:val="single" w:sz="2" w:space="0" w:color="D3D3D3" w:frame="1"/>
          </w:rPr>
          <w:t>WILLIAM BUTLER YEATS</w:t>
        </w:r>
      </w:hyperlink>
    </w:p>
    <w:p w14:paraId="06000CEB" w14:textId="2E1DEC38" w:rsidR="002C2B32" w:rsidRPr="00C13766" w:rsidRDefault="002C2B32" w:rsidP="00C13766">
      <w:pPr>
        <w:rPr>
          <w:rFonts w:ascii="Garamond" w:hAnsi="Garamond" w:cs="Times New Roman"/>
        </w:rPr>
      </w:pPr>
      <w:r w:rsidRPr="00C13766">
        <w:rPr>
          <w:rFonts w:ascii="Garamond" w:hAnsi="Garamond"/>
        </w:rPr>
        <w:lastRenderedPageBreak/>
        <w:t>I went out to the hazel wood,</w:t>
      </w:r>
    </w:p>
    <w:p w14:paraId="4AFC37B6" w14:textId="77777777" w:rsidR="002C2B32" w:rsidRDefault="002C2B32" w:rsidP="002C2B32">
      <w:pPr>
        <w:ind w:hanging="240"/>
        <w:rPr>
          <w:rFonts w:ascii="Garamond" w:hAnsi="Garamond"/>
        </w:rPr>
      </w:pPr>
      <w:r>
        <w:rPr>
          <w:rFonts w:ascii="Garamond" w:hAnsi="Garamond"/>
        </w:rPr>
        <w:t>Because a fire was in my head,</w:t>
      </w:r>
    </w:p>
    <w:p w14:paraId="48F21EA1" w14:textId="77777777" w:rsidR="002C2B32" w:rsidRDefault="002C2B32" w:rsidP="002C2B32">
      <w:pPr>
        <w:ind w:hanging="240"/>
        <w:rPr>
          <w:rFonts w:ascii="Garamond" w:hAnsi="Garamond"/>
        </w:rPr>
      </w:pPr>
      <w:r>
        <w:rPr>
          <w:rFonts w:ascii="Garamond" w:hAnsi="Garamond"/>
        </w:rPr>
        <w:t>And cut and peeled a hazel wand,</w:t>
      </w:r>
    </w:p>
    <w:p w14:paraId="0B8DD458" w14:textId="77777777" w:rsidR="002C2B32" w:rsidRDefault="002C2B32" w:rsidP="002C2B32">
      <w:pPr>
        <w:ind w:hanging="240"/>
        <w:rPr>
          <w:rFonts w:ascii="Garamond" w:hAnsi="Garamond"/>
        </w:rPr>
      </w:pPr>
      <w:r>
        <w:rPr>
          <w:rFonts w:ascii="Garamond" w:hAnsi="Garamond"/>
        </w:rPr>
        <w:t>And hooked a berry to a thread;</w:t>
      </w:r>
    </w:p>
    <w:p w14:paraId="5B17DCE1" w14:textId="77777777" w:rsidR="002C2B32" w:rsidRDefault="002C2B32" w:rsidP="002C2B32">
      <w:pPr>
        <w:ind w:hanging="240"/>
        <w:rPr>
          <w:rFonts w:ascii="Garamond" w:hAnsi="Garamond"/>
        </w:rPr>
      </w:pPr>
      <w:r>
        <w:rPr>
          <w:rFonts w:ascii="Garamond" w:hAnsi="Garamond"/>
        </w:rPr>
        <w:t>And when white moths were on the wing,</w:t>
      </w:r>
    </w:p>
    <w:p w14:paraId="3D818452" w14:textId="77777777" w:rsidR="002C2B32" w:rsidRDefault="002C2B32" w:rsidP="002C2B32">
      <w:pPr>
        <w:ind w:hanging="240"/>
        <w:rPr>
          <w:rFonts w:ascii="Garamond" w:hAnsi="Garamond"/>
        </w:rPr>
      </w:pPr>
      <w:r>
        <w:rPr>
          <w:rFonts w:ascii="Garamond" w:hAnsi="Garamond"/>
        </w:rPr>
        <w:t>And moth-like stars were flickering out,</w:t>
      </w:r>
    </w:p>
    <w:p w14:paraId="2CBE1CCD" w14:textId="77777777" w:rsidR="002C2B32" w:rsidRDefault="002C2B32" w:rsidP="002C2B32">
      <w:pPr>
        <w:ind w:hanging="240"/>
        <w:rPr>
          <w:rFonts w:ascii="Garamond" w:hAnsi="Garamond"/>
        </w:rPr>
      </w:pPr>
      <w:r>
        <w:rPr>
          <w:rFonts w:ascii="Garamond" w:hAnsi="Garamond"/>
        </w:rPr>
        <w:t>I dropped the berry in a stream</w:t>
      </w:r>
    </w:p>
    <w:p w14:paraId="1463A43D" w14:textId="77777777" w:rsidR="002C2B32" w:rsidRDefault="002C2B32" w:rsidP="002C2B32">
      <w:pPr>
        <w:ind w:hanging="240"/>
        <w:rPr>
          <w:rFonts w:ascii="Garamond" w:hAnsi="Garamond"/>
        </w:rPr>
      </w:pPr>
      <w:r>
        <w:rPr>
          <w:rFonts w:ascii="Garamond" w:hAnsi="Garamond"/>
        </w:rPr>
        <w:t>And caught a little silver trout.</w:t>
      </w:r>
    </w:p>
    <w:p w14:paraId="4DA081BD" w14:textId="69B29F0F" w:rsidR="002C2B32" w:rsidRDefault="002C2B32" w:rsidP="0049109E">
      <w:pPr>
        <w:pStyle w:val="ListParagraph"/>
        <w:ind w:left="120"/>
        <w:rPr>
          <w:rFonts w:ascii="Garamond" w:hAnsi="Garamond"/>
        </w:rPr>
      </w:pPr>
    </w:p>
    <w:p w14:paraId="64341A4A" w14:textId="77777777" w:rsidR="0049109E" w:rsidRDefault="0049109E" w:rsidP="0049109E">
      <w:pPr>
        <w:ind w:hanging="240"/>
        <w:rPr>
          <w:rFonts w:ascii="Garamond" w:hAnsi="Garamond"/>
        </w:rPr>
      </w:pPr>
      <w:r>
        <w:rPr>
          <w:rFonts w:ascii="Garamond" w:hAnsi="Garamond"/>
        </w:rPr>
        <w:t>When I had laid it on the floor</w:t>
      </w:r>
    </w:p>
    <w:p w14:paraId="3DE17441" w14:textId="77777777" w:rsidR="0049109E" w:rsidRDefault="0049109E" w:rsidP="0049109E">
      <w:pPr>
        <w:ind w:hanging="240"/>
        <w:rPr>
          <w:rFonts w:ascii="Garamond" w:hAnsi="Garamond"/>
        </w:rPr>
      </w:pPr>
      <w:r>
        <w:rPr>
          <w:rFonts w:ascii="Garamond" w:hAnsi="Garamond"/>
        </w:rPr>
        <w:t>I went to blow the fire a-flame,</w:t>
      </w:r>
    </w:p>
    <w:p w14:paraId="0D35C69F" w14:textId="77777777" w:rsidR="0049109E" w:rsidRDefault="0049109E" w:rsidP="0049109E">
      <w:pPr>
        <w:ind w:hanging="240"/>
        <w:rPr>
          <w:rFonts w:ascii="Garamond" w:hAnsi="Garamond"/>
        </w:rPr>
      </w:pPr>
      <w:r>
        <w:rPr>
          <w:rFonts w:ascii="Garamond" w:hAnsi="Garamond"/>
        </w:rPr>
        <w:t>But something rustled on the floor,</w:t>
      </w:r>
    </w:p>
    <w:p w14:paraId="63116F8B" w14:textId="77777777" w:rsidR="0049109E" w:rsidRDefault="0049109E" w:rsidP="0049109E">
      <w:pPr>
        <w:ind w:hanging="240"/>
        <w:rPr>
          <w:rFonts w:ascii="Garamond" w:hAnsi="Garamond"/>
        </w:rPr>
      </w:pPr>
      <w:r>
        <w:rPr>
          <w:rFonts w:ascii="Garamond" w:hAnsi="Garamond"/>
        </w:rPr>
        <w:t>And someone called me by my name:</w:t>
      </w:r>
    </w:p>
    <w:p w14:paraId="2EF100AA" w14:textId="77777777" w:rsidR="0049109E" w:rsidRDefault="0049109E" w:rsidP="0049109E">
      <w:pPr>
        <w:ind w:hanging="240"/>
        <w:rPr>
          <w:rFonts w:ascii="Garamond" w:hAnsi="Garamond"/>
        </w:rPr>
      </w:pPr>
      <w:r>
        <w:rPr>
          <w:rFonts w:ascii="Garamond" w:hAnsi="Garamond"/>
        </w:rPr>
        <w:t>It had become a glimmering girl</w:t>
      </w:r>
    </w:p>
    <w:p w14:paraId="6EB33313" w14:textId="77777777" w:rsidR="0049109E" w:rsidRDefault="0049109E" w:rsidP="0049109E">
      <w:pPr>
        <w:ind w:hanging="240"/>
        <w:rPr>
          <w:rFonts w:ascii="Garamond" w:hAnsi="Garamond"/>
        </w:rPr>
      </w:pPr>
      <w:r>
        <w:rPr>
          <w:rFonts w:ascii="Garamond" w:hAnsi="Garamond"/>
        </w:rPr>
        <w:t>With apple blossom in her hair</w:t>
      </w:r>
    </w:p>
    <w:p w14:paraId="6BBB5E61" w14:textId="77777777" w:rsidR="0049109E" w:rsidRDefault="0049109E" w:rsidP="0049109E">
      <w:pPr>
        <w:ind w:hanging="240"/>
        <w:rPr>
          <w:rFonts w:ascii="Garamond" w:hAnsi="Garamond"/>
        </w:rPr>
      </w:pPr>
      <w:r>
        <w:rPr>
          <w:rFonts w:ascii="Garamond" w:hAnsi="Garamond"/>
        </w:rPr>
        <w:t>Who called me by my name and ran</w:t>
      </w:r>
    </w:p>
    <w:p w14:paraId="7078C540" w14:textId="55DF6A4F" w:rsidR="0049109E" w:rsidRPr="0049109E" w:rsidRDefault="0049109E" w:rsidP="0049109E">
      <w:pPr>
        <w:ind w:hanging="240"/>
        <w:rPr>
          <w:rFonts w:ascii="Garamond" w:hAnsi="Garamond"/>
        </w:rPr>
      </w:pPr>
      <w:r>
        <w:rPr>
          <w:rFonts w:ascii="Garamond" w:hAnsi="Garamond"/>
        </w:rPr>
        <w:t>And faded through the brightening air.</w:t>
      </w:r>
    </w:p>
    <w:p w14:paraId="4CE54B83" w14:textId="77777777" w:rsidR="002C2B32" w:rsidRDefault="002C2B32" w:rsidP="002C2B32">
      <w:pPr>
        <w:ind w:hanging="240"/>
        <w:rPr>
          <w:rFonts w:ascii="Garamond" w:hAnsi="Garamond"/>
        </w:rPr>
      </w:pPr>
    </w:p>
    <w:p w14:paraId="138EBA82" w14:textId="77777777" w:rsidR="002C2B32" w:rsidRDefault="002C2B32" w:rsidP="002C2B32">
      <w:pPr>
        <w:ind w:hanging="240"/>
        <w:rPr>
          <w:rFonts w:ascii="Garamond" w:hAnsi="Garamond"/>
        </w:rPr>
      </w:pPr>
      <w:r>
        <w:rPr>
          <w:rFonts w:ascii="Garamond" w:hAnsi="Garamond"/>
        </w:rPr>
        <w:t>Though I am old with wandering</w:t>
      </w:r>
    </w:p>
    <w:p w14:paraId="6595BF80" w14:textId="77777777" w:rsidR="002C2B32" w:rsidRDefault="002C2B32" w:rsidP="002C2B32">
      <w:pPr>
        <w:ind w:hanging="240"/>
        <w:rPr>
          <w:rFonts w:ascii="Garamond" w:hAnsi="Garamond"/>
        </w:rPr>
      </w:pPr>
      <w:r>
        <w:rPr>
          <w:rFonts w:ascii="Garamond" w:hAnsi="Garamond"/>
        </w:rPr>
        <w:t>Through hollow lands and hilly lands,</w:t>
      </w:r>
    </w:p>
    <w:p w14:paraId="3CE08D22" w14:textId="77777777" w:rsidR="002C2B32" w:rsidRDefault="002C2B32" w:rsidP="002C2B32">
      <w:pPr>
        <w:ind w:hanging="240"/>
        <w:rPr>
          <w:rFonts w:ascii="Garamond" w:hAnsi="Garamond"/>
        </w:rPr>
      </w:pPr>
      <w:r>
        <w:rPr>
          <w:rFonts w:ascii="Garamond" w:hAnsi="Garamond"/>
        </w:rPr>
        <w:t>I will find out where she has gone,</w:t>
      </w:r>
    </w:p>
    <w:p w14:paraId="0D931FF4" w14:textId="77777777" w:rsidR="002C2B32" w:rsidRDefault="002C2B32" w:rsidP="002C2B32">
      <w:pPr>
        <w:ind w:hanging="240"/>
        <w:rPr>
          <w:rFonts w:ascii="Garamond" w:hAnsi="Garamond"/>
        </w:rPr>
      </w:pPr>
      <w:r>
        <w:rPr>
          <w:rFonts w:ascii="Garamond" w:hAnsi="Garamond"/>
        </w:rPr>
        <w:t>And kiss her lips and take her hands;</w:t>
      </w:r>
    </w:p>
    <w:p w14:paraId="603D9BDF" w14:textId="77777777" w:rsidR="002C2B32" w:rsidRDefault="002C2B32" w:rsidP="002C2B32">
      <w:pPr>
        <w:ind w:hanging="240"/>
        <w:rPr>
          <w:rFonts w:ascii="Garamond" w:hAnsi="Garamond"/>
        </w:rPr>
      </w:pPr>
      <w:r>
        <w:rPr>
          <w:rFonts w:ascii="Garamond" w:hAnsi="Garamond"/>
        </w:rPr>
        <w:t>And walk among long dappled grass,</w:t>
      </w:r>
    </w:p>
    <w:p w14:paraId="369197BF" w14:textId="77777777" w:rsidR="002C2B32" w:rsidRDefault="002C2B32" w:rsidP="002C2B32">
      <w:pPr>
        <w:ind w:hanging="240"/>
        <w:rPr>
          <w:rFonts w:ascii="Garamond" w:hAnsi="Garamond"/>
        </w:rPr>
      </w:pPr>
      <w:r>
        <w:rPr>
          <w:rFonts w:ascii="Garamond" w:hAnsi="Garamond"/>
        </w:rPr>
        <w:t>And pluck till time and times are done,</w:t>
      </w:r>
    </w:p>
    <w:p w14:paraId="0A775D25" w14:textId="77777777" w:rsidR="002C2B32" w:rsidRDefault="002C2B32" w:rsidP="002C2B32">
      <w:pPr>
        <w:ind w:hanging="240"/>
        <w:rPr>
          <w:rFonts w:ascii="Garamond" w:hAnsi="Garamond"/>
        </w:rPr>
      </w:pPr>
      <w:r>
        <w:rPr>
          <w:rFonts w:ascii="Garamond" w:hAnsi="Garamond"/>
        </w:rPr>
        <w:t>The silver apples of the moon,</w:t>
      </w:r>
    </w:p>
    <w:p w14:paraId="203D175B" w14:textId="77777777" w:rsidR="002C2B32" w:rsidRDefault="002C2B32" w:rsidP="002C2B32">
      <w:pPr>
        <w:ind w:hanging="240"/>
        <w:rPr>
          <w:rFonts w:ascii="Garamond" w:hAnsi="Garamond"/>
        </w:rPr>
      </w:pPr>
      <w:r>
        <w:rPr>
          <w:rFonts w:ascii="Garamond" w:hAnsi="Garamond"/>
        </w:rPr>
        <w:t>The golden apples of the sun.</w:t>
      </w:r>
    </w:p>
    <w:p w14:paraId="40B02B36" w14:textId="77777777" w:rsidR="002C2B32" w:rsidRDefault="002C2B32" w:rsidP="002C2B32">
      <w:pPr>
        <w:tabs>
          <w:tab w:val="center" w:pos="4513"/>
        </w:tabs>
      </w:pPr>
    </w:p>
    <w:p w14:paraId="2FBFE40F" w14:textId="1352645B" w:rsidR="0077618D" w:rsidRDefault="00C357D6" w:rsidP="002C2B32">
      <w:pPr>
        <w:pStyle w:val="ListParagraph"/>
        <w:numPr>
          <w:ilvl w:val="0"/>
          <w:numId w:val="4"/>
        </w:numPr>
        <w:tabs>
          <w:tab w:val="center" w:pos="4513"/>
        </w:tabs>
      </w:pPr>
      <w:r>
        <w:t xml:space="preserve">Northern Ireland composer </w:t>
      </w:r>
      <w:r w:rsidR="0077618D" w:rsidRPr="00C357D6">
        <w:rPr>
          <w:b/>
          <w:bCs/>
        </w:rPr>
        <w:t>Ian Wilson “A Haunted Heart</w:t>
      </w:r>
      <w:r w:rsidR="0077618D">
        <w:t>”</w:t>
      </w:r>
      <w:r>
        <w:t xml:space="preserve">. Recording </w:t>
      </w:r>
      <w:hyperlink r:id="rId11" w:history="1">
        <w:r w:rsidRPr="00DC11AB">
          <w:rPr>
            <w:rStyle w:val="Hyperlink"/>
          </w:rPr>
          <w:t>https://www.youtube.com/watch?v=rQX53B5S7yI</w:t>
        </w:r>
      </w:hyperlink>
    </w:p>
    <w:p w14:paraId="6F9CE844" w14:textId="77777777" w:rsidR="0077618D" w:rsidRDefault="0077618D" w:rsidP="00C357D6">
      <w:pPr>
        <w:pStyle w:val="ListParagraph"/>
        <w:numPr>
          <w:ilvl w:val="0"/>
          <w:numId w:val="4"/>
        </w:numPr>
        <w:tabs>
          <w:tab w:val="center" w:pos="4513"/>
        </w:tabs>
      </w:pPr>
      <w:r>
        <w:t>Jane O’Leary “Sea listening” piano piece- ordered by post</w:t>
      </w:r>
    </w:p>
    <w:p w14:paraId="36C3D7A6" w14:textId="5DA5EFF2" w:rsidR="00736806" w:rsidRDefault="0077618D" w:rsidP="00736806">
      <w:pPr>
        <w:pStyle w:val="ListParagraph"/>
        <w:numPr>
          <w:ilvl w:val="0"/>
          <w:numId w:val="4"/>
        </w:numPr>
        <w:tabs>
          <w:tab w:val="center" w:pos="4513"/>
        </w:tabs>
      </w:pPr>
      <w:r w:rsidRPr="00C357D6">
        <w:rPr>
          <w:b/>
          <w:bCs/>
        </w:rPr>
        <w:lastRenderedPageBreak/>
        <w:t>Elaine Agnew “The child within</w:t>
      </w:r>
      <w:r>
        <w:t>” Christmas song- children choir</w:t>
      </w:r>
      <w:r w:rsidR="009D6555">
        <w:t xml:space="preserve"> </w:t>
      </w:r>
    </w:p>
    <w:p w14:paraId="71876A37" w14:textId="2AA2B70E" w:rsidR="0077618D" w:rsidRDefault="0077618D" w:rsidP="009D6555">
      <w:pPr>
        <w:pStyle w:val="ListParagraph"/>
        <w:tabs>
          <w:tab w:val="center" w:pos="4513"/>
        </w:tabs>
        <w:ind w:left="1080"/>
      </w:pPr>
      <w:r>
        <w:t>Sound Cloud Music Generation</w:t>
      </w:r>
      <w:r w:rsidR="00C357D6">
        <w:t xml:space="preserve"> </w:t>
      </w:r>
      <w:hyperlink r:id="rId12" w:history="1">
        <w:r w:rsidR="00736806" w:rsidRPr="00DC11AB">
          <w:rPr>
            <w:rStyle w:val="Hyperlink"/>
          </w:rPr>
          <w:t>https://soundcloud.com/marion-mcevoy/the-child-within-elaine-agnew-gabriel-fitzmaurice</w:t>
        </w:r>
      </w:hyperlink>
    </w:p>
    <w:p w14:paraId="4B878568" w14:textId="35DB3EEC" w:rsidR="00880EB2" w:rsidRDefault="00880EB2" w:rsidP="00880EB2">
      <w:pPr>
        <w:tabs>
          <w:tab w:val="center" w:pos="4513"/>
        </w:tabs>
      </w:pPr>
      <w:r w:rsidRPr="00880EB2">
        <w:rPr>
          <w:b/>
          <w:bCs/>
        </w:rPr>
        <w:t>Interviews with modern villages</w:t>
      </w:r>
      <w:r>
        <w:t>: can any of them speak Irish? Say prayer or sing a song, also in English- to have the accent of the location</w:t>
      </w:r>
    </w:p>
    <w:p w14:paraId="54CDD1B9" w14:textId="61978F35" w:rsidR="00880EB2" w:rsidRDefault="00880EB2" w:rsidP="00880EB2">
      <w:pPr>
        <w:pStyle w:val="ListParagraph"/>
        <w:numPr>
          <w:ilvl w:val="0"/>
          <w:numId w:val="2"/>
        </w:numPr>
        <w:tabs>
          <w:tab w:val="center" w:pos="4513"/>
        </w:tabs>
      </w:pPr>
      <w:r>
        <w:t>A man, is fishing allowed here?</w:t>
      </w:r>
    </w:p>
    <w:p w14:paraId="0AD48C6C" w14:textId="0A30D525" w:rsidR="00880EB2" w:rsidRDefault="00880EB2" w:rsidP="00880EB2">
      <w:pPr>
        <w:pStyle w:val="ListParagraph"/>
        <w:numPr>
          <w:ilvl w:val="0"/>
          <w:numId w:val="2"/>
        </w:numPr>
        <w:tabs>
          <w:tab w:val="center" w:pos="4513"/>
        </w:tabs>
      </w:pPr>
      <w:r>
        <w:t>A woman, do you like a walk in this hills? Have you ever watched the sunset here?</w:t>
      </w:r>
    </w:p>
    <w:p w14:paraId="1D8E9834" w14:textId="5A197CE9" w:rsidR="00880EB2" w:rsidRDefault="00880EB2" w:rsidP="00880EB2">
      <w:pPr>
        <w:pStyle w:val="ListParagraph"/>
        <w:numPr>
          <w:ilvl w:val="0"/>
          <w:numId w:val="2"/>
        </w:numPr>
        <w:tabs>
          <w:tab w:val="center" w:pos="4513"/>
        </w:tabs>
      </w:pPr>
      <w:r>
        <w:t xml:space="preserve">A child, what is your school like? </w:t>
      </w:r>
    </w:p>
    <w:p w14:paraId="22266FD6" w14:textId="77777777" w:rsidR="00E01B0C" w:rsidRDefault="00E01B0C" w:rsidP="00E01B0C">
      <w:pPr>
        <w:tabs>
          <w:tab w:val="center" w:pos="4513"/>
        </w:tabs>
      </w:pPr>
    </w:p>
    <w:p w14:paraId="7EEB2B63" w14:textId="77777777" w:rsidR="00E01B0C" w:rsidRDefault="00E01B0C" w:rsidP="00E01B0C">
      <w:pPr>
        <w:pStyle w:val="ListParagraph"/>
      </w:pPr>
      <w:r>
        <w:t>Extra:</w:t>
      </w:r>
    </w:p>
    <w:p w14:paraId="1EEC71A6" w14:textId="77777777" w:rsidR="00E01B0C" w:rsidRPr="00E01B0C" w:rsidRDefault="00E01B0C" w:rsidP="00E01B0C">
      <w:pPr>
        <w:pStyle w:val="ListParagraph"/>
        <w:tabs>
          <w:tab w:val="center" w:pos="4513"/>
        </w:tabs>
        <w:rPr>
          <w:b/>
          <w:bCs/>
        </w:rPr>
      </w:pPr>
      <w:r w:rsidRPr="00E01B0C">
        <w:rPr>
          <w:b/>
          <w:bCs/>
        </w:rPr>
        <w:t xml:space="preserve"> Sergent- James or William army?</w:t>
      </w:r>
    </w:p>
    <w:p w14:paraId="6FD0AA5E" w14:textId="77777777" w:rsidR="00E01B0C" w:rsidRPr="00E01B0C" w:rsidRDefault="00E01B0C" w:rsidP="00E01B0C">
      <w:pPr>
        <w:pStyle w:val="ListParagraph"/>
        <w:tabs>
          <w:tab w:val="center" w:pos="4513"/>
        </w:tabs>
        <w:rPr>
          <w:b/>
          <w:bCs/>
        </w:rPr>
      </w:pPr>
      <w:r w:rsidRPr="00E01B0C">
        <w:rPr>
          <w:b/>
          <w:bCs/>
        </w:rPr>
        <w:t xml:space="preserve"> </w:t>
      </w:r>
      <w:r w:rsidRPr="00A72763">
        <w:t>Child boy</w:t>
      </w:r>
      <w:r>
        <w:t xml:space="preserve"> of that time, nursery rhyme?</w:t>
      </w:r>
    </w:p>
    <w:p w14:paraId="0A5CD7E8" w14:textId="77777777" w:rsidR="002C7D5A" w:rsidRDefault="002C7D5A"/>
    <w:sectPr w:rsidR="002C7D5A">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CFECCD" w14:textId="77777777" w:rsidR="00FF2AD7" w:rsidRDefault="00FF2AD7" w:rsidP="0075295F">
      <w:pPr>
        <w:spacing w:after="0" w:line="240" w:lineRule="auto"/>
      </w:pPr>
      <w:r>
        <w:separator/>
      </w:r>
    </w:p>
  </w:endnote>
  <w:endnote w:type="continuationSeparator" w:id="0">
    <w:p w14:paraId="585B7DB6" w14:textId="77777777" w:rsidR="00FF2AD7" w:rsidRDefault="00FF2AD7" w:rsidP="007529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Gill Sans">
    <w:panose1 w:val="020B0502020104020203"/>
    <w:charset w:val="B1"/>
    <w:family w:val="swiss"/>
    <w:pitch w:val="variable"/>
    <w:sig w:usb0="80000A67" w:usb1="00000000" w:usb2="00000000" w:usb3="00000000" w:csb0="000001F7"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43594884"/>
      <w:docPartObj>
        <w:docPartGallery w:val="Page Numbers (Bottom of Page)"/>
        <w:docPartUnique/>
      </w:docPartObj>
    </w:sdtPr>
    <w:sdtContent>
      <w:p w14:paraId="2DF9C7CB" w14:textId="5F69A470" w:rsidR="0075295F" w:rsidRDefault="0075295F" w:rsidP="00275B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FEB887" w14:textId="77777777" w:rsidR="0075295F" w:rsidRDefault="0075295F" w:rsidP="007529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18709980"/>
      <w:docPartObj>
        <w:docPartGallery w:val="Page Numbers (Bottom of Page)"/>
        <w:docPartUnique/>
      </w:docPartObj>
    </w:sdtPr>
    <w:sdtContent>
      <w:p w14:paraId="59425A78" w14:textId="023FCEFD" w:rsidR="0075295F" w:rsidRDefault="0075295F" w:rsidP="00275B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5EBB3F" w14:textId="77777777" w:rsidR="0075295F" w:rsidRDefault="0075295F" w:rsidP="007529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B13CF4" w14:textId="77777777" w:rsidR="00FF2AD7" w:rsidRDefault="00FF2AD7" w:rsidP="0075295F">
      <w:pPr>
        <w:spacing w:after="0" w:line="240" w:lineRule="auto"/>
      </w:pPr>
      <w:r>
        <w:separator/>
      </w:r>
    </w:p>
  </w:footnote>
  <w:footnote w:type="continuationSeparator" w:id="0">
    <w:p w14:paraId="018BC030" w14:textId="77777777" w:rsidR="00FF2AD7" w:rsidRDefault="00FF2AD7" w:rsidP="007529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27D01"/>
    <w:multiLevelType w:val="hybridMultilevel"/>
    <w:tmpl w:val="1BAE22F6"/>
    <w:lvl w:ilvl="0" w:tplc="6C22D99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209640BE"/>
    <w:multiLevelType w:val="hybridMultilevel"/>
    <w:tmpl w:val="87A09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AD2333"/>
    <w:multiLevelType w:val="hybridMultilevel"/>
    <w:tmpl w:val="6E2AB6BC"/>
    <w:lvl w:ilvl="0" w:tplc="D4881358">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7F108CD"/>
    <w:multiLevelType w:val="hybridMultilevel"/>
    <w:tmpl w:val="11D0B7BE"/>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9F30170"/>
    <w:multiLevelType w:val="hybridMultilevel"/>
    <w:tmpl w:val="11D0B7BE"/>
    <w:lvl w:ilvl="0" w:tplc="55DC5FF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B3C4F6C"/>
    <w:multiLevelType w:val="hybridMultilevel"/>
    <w:tmpl w:val="AC967DD8"/>
    <w:lvl w:ilvl="0" w:tplc="B0E00694">
      <w:start w:val="1"/>
      <w:numFmt w:val="decimal"/>
      <w:lvlText w:val="%1."/>
      <w:lvlJc w:val="left"/>
      <w:pPr>
        <w:ind w:left="120" w:hanging="360"/>
      </w:pPr>
      <w:rPr>
        <w:rFonts w:cstheme="minorBidi" w:hint="default"/>
      </w:rPr>
    </w:lvl>
    <w:lvl w:ilvl="1" w:tplc="08090019" w:tentative="1">
      <w:start w:val="1"/>
      <w:numFmt w:val="lowerLetter"/>
      <w:lvlText w:val="%2."/>
      <w:lvlJc w:val="left"/>
      <w:pPr>
        <w:ind w:left="840" w:hanging="360"/>
      </w:pPr>
    </w:lvl>
    <w:lvl w:ilvl="2" w:tplc="0809001B" w:tentative="1">
      <w:start w:val="1"/>
      <w:numFmt w:val="lowerRoman"/>
      <w:lvlText w:val="%3."/>
      <w:lvlJc w:val="right"/>
      <w:pPr>
        <w:ind w:left="1560" w:hanging="180"/>
      </w:pPr>
    </w:lvl>
    <w:lvl w:ilvl="3" w:tplc="0809000F" w:tentative="1">
      <w:start w:val="1"/>
      <w:numFmt w:val="decimal"/>
      <w:lvlText w:val="%4."/>
      <w:lvlJc w:val="left"/>
      <w:pPr>
        <w:ind w:left="2280" w:hanging="360"/>
      </w:pPr>
    </w:lvl>
    <w:lvl w:ilvl="4" w:tplc="08090019" w:tentative="1">
      <w:start w:val="1"/>
      <w:numFmt w:val="lowerLetter"/>
      <w:lvlText w:val="%5."/>
      <w:lvlJc w:val="left"/>
      <w:pPr>
        <w:ind w:left="3000" w:hanging="360"/>
      </w:pPr>
    </w:lvl>
    <w:lvl w:ilvl="5" w:tplc="0809001B" w:tentative="1">
      <w:start w:val="1"/>
      <w:numFmt w:val="lowerRoman"/>
      <w:lvlText w:val="%6."/>
      <w:lvlJc w:val="right"/>
      <w:pPr>
        <w:ind w:left="3720" w:hanging="180"/>
      </w:pPr>
    </w:lvl>
    <w:lvl w:ilvl="6" w:tplc="0809000F" w:tentative="1">
      <w:start w:val="1"/>
      <w:numFmt w:val="decimal"/>
      <w:lvlText w:val="%7."/>
      <w:lvlJc w:val="left"/>
      <w:pPr>
        <w:ind w:left="4440" w:hanging="360"/>
      </w:pPr>
    </w:lvl>
    <w:lvl w:ilvl="7" w:tplc="08090019" w:tentative="1">
      <w:start w:val="1"/>
      <w:numFmt w:val="lowerLetter"/>
      <w:lvlText w:val="%8."/>
      <w:lvlJc w:val="left"/>
      <w:pPr>
        <w:ind w:left="5160" w:hanging="360"/>
      </w:pPr>
    </w:lvl>
    <w:lvl w:ilvl="8" w:tplc="0809001B" w:tentative="1">
      <w:start w:val="1"/>
      <w:numFmt w:val="lowerRoman"/>
      <w:lvlText w:val="%9."/>
      <w:lvlJc w:val="right"/>
      <w:pPr>
        <w:ind w:left="5880" w:hanging="180"/>
      </w:pPr>
    </w:lvl>
  </w:abstractNum>
  <w:abstractNum w:abstractNumId="6" w15:restartNumberingAfterBreak="0">
    <w:nsid w:val="63405B25"/>
    <w:multiLevelType w:val="hybridMultilevel"/>
    <w:tmpl w:val="7E482052"/>
    <w:lvl w:ilvl="0" w:tplc="99DCF452">
      <w:start w:val="19"/>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3894450">
    <w:abstractNumId w:val="1"/>
  </w:num>
  <w:num w:numId="2" w16cid:durableId="497771034">
    <w:abstractNumId w:val="6"/>
  </w:num>
  <w:num w:numId="3" w16cid:durableId="909079423">
    <w:abstractNumId w:val="4"/>
  </w:num>
  <w:num w:numId="4" w16cid:durableId="156310450">
    <w:abstractNumId w:val="0"/>
  </w:num>
  <w:num w:numId="5" w16cid:durableId="2049210651">
    <w:abstractNumId w:val="5"/>
  </w:num>
  <w:num w:numId="6" w16cid:durableId="1100220866">
    <w:abstractNumId w:val="3"/>
  </w:num>
  <w:num w:numId="7" w16cid:durableId="2356746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3"/>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618D"/>
    <w:rsid w:val="0000144F"/>
    <w:rsid w:val="000C7674"/>
    <w:rsid w:val="000E4739"/>
    <w:rsid w:val="000F3A16"/>
    <w:rsid w:val="001B4293"/>
    <w:rsid w:val="00256603"/>
    <w:rsid w:val="002911A6"/>
    <w:rsid w:val="002C2B32"/>
    <w:rsid w:val="002C7D5A"/>
    <w:rsid w:val="00415A44"/>
    <w:rsid w:val="004636CD"/>
    <w:rsid w:val="0049109E"/>
    <w:rsid w:val="0052462D"/>
    <w:rsid w:val="00736806"/>
    <w:rsid w:val="0075295F"/>
    <w:rsid w:val="0077618D"/>
    <w:rsid w:val="007E4946"/>
    <w:rsid w:val="00802DE0"/>
    <w:rsid w:val="00880EB2"/>
    <w:rsid w:val="008B7B6C"/>
    <w:rsid w:val="008F3EAE"/>
    <w:rsid w:val="009C44D7"/>
    <w:rsid w:val="009D6555"/>
    <w:rsid w:val="00A72763"/>
    <w:rsid w:val="00AC585D"/>
    <w:rsid w:val="00B077F1"/>
    <w:rsid w:val="00B45EA2"/>
    <w:rsid w:val="00BD0264"/>
    <w:rsid w:val="00C13766"/>
    <w:rsid w:val="00C357D6"/>
    <w:rsid w:val="00D9129E"/>
    <w:rsid w:val="00E01B0C"/>
    <w:rsid w:val="00E023F8"/>
    <w:rsid w:val="00E544CB"/>
    <w:rsid w:val="00ED3583"/>
    <w:rsid w:val="00F26EBC"/>
    <w:rsid w:val="00F67968"/>
    <w:rsid w:val="00FF2AD7"/>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8A7141D"/>
  <w15:chartTrackingRefBased/>
  <w15:docId w15:val="{37F6230A-3BF1-0D4D-BD51-A93133866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E"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618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618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618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618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618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618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618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618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618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618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618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618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618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618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61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61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61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618D"/>
    <w:rPr>
      <w:rFonts w:eastAsiaTheme="majorEastAsia" w:cstheme="majorBidi"/>
      <w:color w:val="272727" w:themeColor="text1" w:themeTint="D8"/>
    </w:rPr>
  </w:style>
  <w:style w:type="paragraph" w:styleId="Title">
    <w:name w:val="Title"/>
    <w:basedOn w:val="Normal"/>
    <w:next w:val="Normal"/>
    <w:link w:val="TitleChar"/>
    <w:uiPriority w:val="10"/>
    <w:qFormat/>
    <w:rsid w:val="0077618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61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618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61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618D"/>
    <w:pPr>
      <w:spacing w:before="160"/>
      <w:jc w:val="center"/>
    </w:pPr>
    <w:rPr>
      <w:i/>
      <w:iCs/>
      <w:color w:val="404040" w:themeColor="text1" w:themeTint="BF"/>
    </w:rPr>
  </w:style>
  <w:style w:type="character" w:customStyle="1" w:styleId="QuoteChar">
    <w:name w:val="Quote Char"/>
    <w:basedOn w:val="DefaultParagraphFont"/>
    <w:link w:val="Quote"/>
    <w:uiPriority w:val="29"/>
    <w:rsid w:val="0077618D"/>
    <w:rPr>
      <w:i/>
      <w:iCs/>
      <w:color w:val="404040" w:themeColor="text1" w:themeTint="BF"/>
    </w:rPr>
  </w:style>
  <w:style w:type="paragraph" w:styleId="ListParagraph">
    <w:name w:val="List Paragraph"/>
    <w:basedOn w:val="Normal"/>
    <w:uiPriority w:val="34"/>
    <w:qFormat/>
    <w:rsid w:val="0077618D"/>
    <w:pPr>
      <w:ind w:left="720"/>
      <w:contextualSpacing/>
    </w:pPr>
  </w:style>
  <w:style w:type="character" w:styleId="IntenseEmphasis">
    <w:name w:val="Intense Emphasis"/>
    <w:basedOn w:val="DefaultParagraphFont"/>
    <w:uiPriority w:val="21"/>
    <w:qFormat/>
    <w:rsid w:val="0077618D"/>
    <w:rPr>
      <w:i/>
      <w:iCs/>
      <w:color w:val="0F4761" w:themeColor="accent1" w:themeShade="BF"/>
    </w:rPr>
  </w:style>
  <w:style w:type="paragraph" w:styleId="IntenseQuote">
    <w:name w:val="Intense Quote"/>
    <w:basedOn w:val="Normal"/>
    <w:next w:val="Normal"/>
    <w:link w:val="IntenseQuoteChar"/>
    <w:uiPriority w:val="30"/>
    <w:qFormat/>
    <w:rsid w:val="007761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618D"/>
    <w:rPr>
      <w:i/>
      <w:iCs/>
      <w:color w:val="0F4761" w:themeColor="accent1" w:themeShade="BF"/>
    </w:rPr>
  </w:style>
  <w:style w:type="character" w:styleId="IntenseReference">
    <w:name w:val="Intense Reference"/>
    <w:basedOn w:val="DefaultParagraphFont"/>
    <w:uiPriority w:val="32"/>
    <w:qFormat/>
    <w:rsid w:val="0077618D"/>
    <w:rPr>
      <w:b/>
      <w:bCs/>
      <w:smallCaps/>
      <w:color w:val="0F4761" w:themeColor="accent1" w:themeShade="BF"/>
      <w:spacing w:val="5"/>
    </w:rPr>
  </w:style>
  <w:style w:type="character" w:styleId="Hyperlink">
    <w:name w:val="Hyperlink"/>
    <w:basedOn w:val="DefaultParagraphFont"/>
    <w:uiPriority w:val="99"/>
    <w:unhideWhenUsed/>
    <w:rsid w:val="00A72763"/>
    <w:rPr>
      <w:color w:val="467886" w:themeColor="hyperlink"/>
      <w:u w:val="single"/>
    </w:rPr>
  </w:style>
  <w:style w:type="paragraph" w:styleId="NormalWeb">
    <w:name w:val="Normal (Web)"/>
    <w:basedOn w:val="Normal"/>
    <w:uiPriority w:val="99"/>
    <w:semiHidden/>
    <w:unhideWhenUsed/>
    <w:rsid w:val="002C2B32"/>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2C2B32"/>
  </w:style>
  <w:style w:type="character" w:styleId="UnresolvedMention">
    <w:name w:val="Unresolved Mention"/>
    <w:basedOn w:val="DefaultParagraphFont"/>
    <w:uiPriority w:val="99"/>
    <w:semiHidden/>
    <w:unhideWhenUsed/>
    <w:rsid w:val="00E023F8"/>
    <w:rPr>
      <w:color w:val="605E5C"/>
      <w:shd w:val="clear" w:color="auto" w:fill="E1DFDD"/>
    </w:rPr>
  </w:style>
  <w:style w:type="paragraph" w:styleId="Footer">
    <w:name w:val="footer"/>
    <w:basedOn w:val="Normal"/>
    <w:link w:val="FooterChar"/>
    <w:uiPriority w:val="99"/>
    <w:unhideWhenUsed/>
    <w:rsid w:val="007529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295F"/>
  </w:style>
  <w:style w:type="character" w:styleId="PageNumber">
    <w:name w:val="page number"/>
    <w:basedOn w:val="DefaultParagraphFont"/>
    <w:uiPriority w:val="99"/>
    <w:semiHidden/>
    <w:unhideWhenUsed/>
    <w:rsid w:val="007529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067280">
      <w:bodyDiv w:val="1"/>
      <w:marLeft w:val="0"/>
      <w:marRight w:val="0"/>
      <w:marTop w:val="0"/>
      <w:marBottom w:val="0"/>
      <w:divBdr>
        <w:top w:val="none" w:sz="0" w:space="0" w:color="auto"/>
        <w:left w:val="none" w:sz="0" w:space="0" w:color="auto"/>
        <w:bottom w:val="none" w:sz="0" w:space="0" w:color="auto"/>
        <w:right w:val="none" w:sz="0" w:space="0" w:color="auto"/>
      </w:divBdr>
    </w:div>
    <w:div w:id="676998160">
      <w:bodyDiv w:val="1"/>
      <w:marLeft w:val="0"/>
      <w:marRight w:val="0"/>
      <w:marTop w:val="0"/>
      <w:marBottom w:val="0"/>
      <w:divBdr>
        <w:top w:val="none" w:sz="0" w:space="0" w:color="auto"/>
        <w:left w:val="none" w:sz="0" w:space="0" w:color="auto"/>
        <w:bottom w:val="none" w:sz="0" w:space="0" w:color="auto"/>
        <w:right w:val="none" w:sz="0" w:space="0" w:color="auto"/>
      </w:divBdr>
      <w:divsChild>
        <w:div w:id="445388120">
          <w:marLeft w:val="0"/>
          <w:marRight w:val="0"/>
          <w:marTop w:val="0"/>
          <w:marBottom w:val="0"/>
          <w:divBdr>
            <w:top w:val="single" w:sz="2" w:space="0" w:color="D3D3D3"/>
            <w:left w:val="single" w:sz="2" w:space="0" w:color="D3D3D3"/>
            <w:bottom w:val="single" w:sz="2" w:space="0" w:color="D3D3D3"/>
            <w:right w:val="single" w:sz="2" w:space="0" w:color="D3D3D3"/>
          </w:divBdr>
        </w:div>
        <w:div w:id="1875192079">
          <w:marLeft w:val="0"/>
          <w:marRight w:val="0"/>
          <w:marTop w:val="0"/>
          <w:marBottom w:val="0"/>
          <w:divBdr>
            <w:top w:val="single" w:sz="2" w:space="0" w:color="D3D3D3"/>
            <w:left w:val="single" w:sz="2" w:space="0" w:color="D3D3D3"/>
            <w:bottom w:val="single" w:sz="2" w:space="0" w:color="D3D3D3"/>
            <w:right w:val="single" w:sz="2" w:space="0" w:color="D3D3D3"/>
          </w:divBdr>
          <w:divsChild>
            <w:div w:id="1706521828">
              <w:marLeft w:val="0"/>
              <w:marRight w:val="0"/>
              <w:marTop w:val="0"/>
              <w:marBottom w:val="0"/>
              <w:divBdr>
                <w:top w:val="single" w:sz="2" w:space="0" w:color="D3D3D3"/>
                <w:left w:val="single" w:sz="2" w:space="0" w:color="D3D3D3"/>
                <w:bottom w:val="single" w:sz="2" w:space="0" w:color="D3D3D3"/>
                <w:right w:val="single" w:sz="2" w:space="0" w:color="D3D3D3"/>
              </w:divBdr>
            </w:div>
          </w:divsChild>
        </w:div>
        <w:div w:id="1305233434">
          <w:marLeft w:val="0"/>
          <w:marRight w:val="0"/>
          <w:marTop w:val="0"/>
          <w:marBottom w:val="0"/>
          <w:divBdr>
            <w:top w:val="single" w:sz="2" w:space="0" w:color="D3D3D3"/>
            <w:left w:val="single" w:sz="2" w:space="0" w:color="D3D3D3"/>
            <w:bottom w:val="single" w:sz="2" w:space="0" w:color="D3D3D3"/>
            <w:right w:val="single" w:sz="2" w:space="0" w:color="D3D3D3"/>
          </w:divBdr>
          <w:divsChild>
            <w:div w:id="2005010301">
              <w:marLeft w:val="0"/>
              <w:marRight w:val="0"/>
              <w:marTop w:val="0"/>
              <w:marBottom w:val="0"/>
              <w:divBdr>
                <w:top w:val="single" w:sz="2" w:space="0" w:color="D3D3D3"/>
                <w:left w:val="single" w:sz="2" w:space="0" w:color="D3D3D3"/>
                <w:bottom w:val="single" w:sz="2" w:space="0" w:color="D3D3D3"/>
                <w:right w:val="single" w:sz="2" w:space="0" w:color="D3D3D3"/>
              </w:divBdr>
              <w:divsChild>
                <w:div w:id="767508581">
                  <w:marLeft w:val="0"/>
                  <w:marRight w:val="0"/>
                  <w:marTop w:val="0"/>
                  <w:marBottom w:val="0"/>
                  <w:divBdr>
                    <w:top w:val="single" w:sz="2" w:space="0" w:color="D3D3D3"/>
                    <w:left w:val="single" w:sz="2" w:space="0" w:color="D3D3D3"/>
                    <w:bottom w:val="single" w:sz="2" w:space="0" w:color="D3D3D3"/>
                    <w:right w:val="single" w:sz="2" w:space="0" w:color="D3D3D3"/>
                  </w:divBdr>
                  <w:divsChild>
                    <w:div w:id="1437746879">
                      <w:marLeft w:val="0"/>
                      <w:marRight w:val="0"/>
                      <w:marTop w:val="0"/>
                      <w:marBottom w:val="0"/>
                      <w:divBdr>
                        <w:top w:val="single" w:sz="2" w:space="0" w:color="D3D3D3"/>
                        <w:left w:val="single" w:sz="2" w:space="0" w:color="D3D3D3"/>
                        <w:bottom w:val="single" w:sz="2" w:space="0" w:color="D3D3D3"/>
                        <w:right w:val="single" w:sz="2" w:space="0" w:color="D3D3D3"/>
                      </w:divBdr>
                      <w:divsChild>
                        <w:div w:id="845168484">
                          <w:marLeft w:val="0"/>
                          <w:marRight w:val="0"/>
                          <w:marTop w:val="0"/>
                          <w:marBottom w:val="0"/>
                          <w:divBdr>
                            <w:top w:val="single" w:sz="2" w:space="0" w:color="D3D3D3"/>
                            <w:left w:val="single" w:sz="2" w:space="12" w:color="D3D3D3"/>
                            <w:bottom w:val="single" w:sz="2" w:space="0" w:color="D3D3D3"/>
                            <w:right w:val="single" w:sz="2" w:space="0" w:color="D3D3D3"/>
                          </w:divBdr>
                        </w:div>
                        <w:div w:id="3167005">
                          <w:marLeft w:val="0"/>
                          <w:marRight w:val="0"/>
                          <w:marTop w:val="0"/>
                          <w:marBottom w:val="0"/>
                          <w:divBdr>
                            <w:top w:val="single" w:sz="2" w:space="0" w:color="D3D3D3"/>
                            <w:left w:val="single" w:sz="2" w:space="12" w:color="D3D3D3"/>
                            <w:bottom w:val="single" w:sz="2" w:space="0" w:color="D3D3D3"/>
                            <w:right w:val="single" w:sz="2" w:space="0" w:color="D3D3D3"/>
                          </w:divBdr>
                        </w:div>
                        <w:div w:id="291443339">
                          <w:marLeft w:val="0"/>
                          <w:marRight w:val="0"/>
                          <w:marTop w:val="0"/>
                          <w:marBottom w:val="0"/>
                          <w:divBdr>
                            <w:top w:val="single" w:sz="2" w:space="0" w:color="D3D3D3"/>
                            <w:left w:val="single" w:sz="2" w:space="12" w:color="D3D3D3"/>
                            <w:bottom w:val="single" w:sz="2" w:space="0" w:color="D3D3D3"/>
                            <w:right w:val="single" w:sz="2" w:space="0" w:color="D3D3D3"/>
                          </w:divBdr>
                        </w:div>
                        <w:div w:id="1661427305">
                          <w:marLeft w:val="0"/>
                          <w:marRight w:val="0"/>
                          <w:marTop w:val="0"/>
                          <w:marBottom w:val="0"/>
                          <w:divBdr>
                            <w:top w:val="single" w:sz="2" w:space="0" w:color="D3D3D3"/>
                            <w:left w:val="single" w:sz="2" w:space="12" w:color="D3D3D3"/>
                            <w:bottom w:val="single" w:sz="2" w:space="0" w:color="D3D3D3"/>
                            <w:right w:val="single" w:sz="2" w:space="0" w:color="D3D3D3"/>
                          </w:divBdr>
                        </w:div>
                        <w:div w:id="342056845">
                          <w:marLeft w:val="0"/>
                          <w:marRight w:val="0"/>
                          <w:marTop w:val="0"/>
                          <w:marBottom w:val="0"/>
                          <w:divBdr>
                            <w:top w:val="single" w:sz="2" w:space="0" w:color="D3D3D3"/>
                            <w:left w:val="single" w:sz="2" w:space="12" w:color="D3D3D3"/>
                            <w:bottom w:val="single" w:sz="2" w:space="0" w:color="D3D3D3"/>
                            <w:right w:val="single" w:sz="2" w:space="0" w:color="D3D3D3"/>
                          </w:divBdr>
                        </w:div>
                        <w:div w:id="1521621990">
                          <w:marLeft w:val="0"/>
                          <w:marRight w:val="0"/>
                          <w:marTop w:val="0"/>
                          <w:marBottom w:val="0"/>
                          <w:divBdr>
                            <w:top w:val="single" w:sz="2" w:space="0" w:color="D3D3D3"/>
                            <w:left w:val="single" w:sz="2" w:space="12" w:color="D3D3D3"/>
                            <w:bottom w:val="single" w:sz="2" w:space="0" w:color="D3D3D3"/>
                            <w:right w:val="single" w:sz="2" w:space="0" w:color="D3D3D3"/>
                          </w:divBdr>
                        </w:div>
                        <w:div w:id="1372262685">
                          <w:marLeft w:val="0"/>
                          <w:marRight w:val="0"/>
                          <w:marTop w:val="0"/>
                          <w:marBottom w:val="0"/>
                          <w:divBdr>
                            <w:top w:val="single" w:sz="2" w:space="0" w:color="D3D3D3"/>
                            <w:left w:val="single" w:sz="2" w:space="12" w:color="D3D3D3"/>
                            <w:bottom w:val="single" w:sz="2" w:space="0" w:color="D3D3D3"/>
                            <w:right w:val="single" w:sz="2" w:space="0" w:color="D3D3D3"/>
                          </w:divBdr>
                        </w:div>
                        <w:div w:id="464930728">
                          <w:marLeft w:val="0"/>
                          <w:marRight w:val="0"/>
                          <w:marTop w:val="0"/>
                          <w:marBottom w:val="0"/>
                          <w:divBdr>
                            <w:top w:val="single" w:sz="2" w:space="0" w:color="D3D3D3"/>
                            <w:left w:val="single" w:sz="2" w:space="12" w:color="D3D3D3"/>
                            <w:bottom w:val="single" w:sz="2" w:space="0" w:color="D3D3D3"/>
                            <w:right w:val="single" w:sz="2" w:space="0" w:color="D3D3D3"/>
                          </w:divBdr>
                        </w:div>
                        <w:div w:id="383339091">
                          <w:marLeft w:val="0"/>
                          <w:marRight w:val="0"/>
                          <w:marTop w:val="0"/>
                          <w:marBottom w:val="0"/>
                          <w:divBdr>
                            <w:top w:val="single" w:sz="2" w:space="0" w:color="D3D3D3"/>
                            <w:left w:val="single" w:sz="2" w:space="12" w:color="D3D3D3"/>
                            <w:bottom w:val="single" w:sz="2" w:space="0" w:color="D3D3D3"/>
                            <w:right w:val="single" w:sz="2" w:space="0" w:color="D3D3D3"/>
                          </w:divBdr>
                        </w:div>
                        <w:div w:id="1834569901">
                          <w:marLeft w:val="0"/>
                          <w:marRight w:val="0"/>
                          <w:marTop w:val="0"/>
                          <w:marBottom w:val="0"/>
                          <w:divBdr>
                            <w:top w:val="single" w:sz="2" w:space="0" w:color="D3D3D3"/>
                            <w:left w:val="single" w:sz="2" w:space="12" w:color="D3D3D3"/>
                            <w:bottom w:val="single" w:sz="2" w:space="0" w:color="D3D3D3"/>
                            <w:right w:val="single" w:sz="2" w:space="0" w:color="D3D3D3"/>
                          </w:divBdr>
                        </w:div>
                        <w:div w:id="779645075">
                          <w:marLeft w:val="0"/>
                          <w:marRight w:val="0"/>
                          <w:marTop w:val="0"/>
                          <w:marBottom w:val="0"/>
                          <w:divBdr>
                            <w:top w:val="single" w:sz="2" w:space="0" w:color="D3D3D3"/>
                            <w:left w:val="single" w:sz="2" w:space="12" w:color="D3D3D3"/>
                            <w:bottom w:val="single" w:sz="2" w:space="0" w:color="D3D3D3"/>
                            <w:right w:val="single" w:sz="2" w:space="0" w:color="D3D3D3"/>
                          </w:divBdr>
                        </w:div>
                        <w:div w:id="1348141809">
                          <w:marLeft w:val="0"/>
                          <w:marRight w:val="0"/>
                          <w:marTop w:val="0"/>
                          <w:marBottom w:val="0"/>
                          <w:divBdr>
                            <w:top w:val="single" w:sz="2" w:space="0" w:color="D3D3D3"/>
                            <w:left w:val="single" w:sz="2" w:space="12" w:color="D3D3D3"/>
                            <w:bottom w:val="single" w:sz="2" w:space="0" w:color="D3D3D3"/>
                            <w:right w:val="single" w:sz="2" w:space="0" w:color="D3D3D3"/>
                          </w:divBdr>
                        </w:div>
                        <w:div w:id="1662464860">
                          <w:marLeft w:val="0"/>
                          <w:marRight w:val="0"/>
                          <w:marTop w:val="0"/>
                          <w:marBottom w:val="0"/>
                          <w:divBdr>
                            <w:top w:val="single" w:sz="2" w:space="0" w:color="D3D3D3"/>
                            <w:left w:val="single" w:sz="2" w:space="12" w:color="D3D3D3"/>
                            <w:bottom w:val="single" w:sz="2" w:space="0" w:color="D3D3D3"/>
                            <w:right w:val="single" w:sz="2" w:space="0" w:color="D3D3D3"/>
                          </w:divBdr>
                        </w:div>
                        <w:div w:id="1837063842">
                          <w:marLeft w:val="0"/>
                          <w:marRight w:val="0"/>
                          <w:marTop w:val="0"/>
                          <w:marBottom w:val="0"/>
                          <w:divBdr>
                            <w:top w:val="single" w:sz="2" w:space="0" w:color="D3D3D3"/>
                            <w:left w:val="single" w:sz="2" w:space="12" w:color="D3D3D3"/>
                            <w:bottom w:val="single" w:sz="2" w:space="0" w:color="D3D3D3"/>
                            <w:right w:val="single" w:sz="2" w:space="0" w:color="D3D3D3"/>
                          </w:divBdr>
                        </w:div>
                        <w:div w:id="131021615">
                          <w:marLeft w:val="0"/>
                          <w:marRight w:val="0"/>
                          <w:marTop w:val="0"/>
                          <w:marBottom w:val="0"/>
                          <w:divBdr>
                            <w:top w:val="single" w:sz="2" w:space="0" w:color="D3D3D3"/>
                            <w:left w:val="single" w:sz="2" w:space="12" w:color="D3D3D3"/>
                            <w:bottom w:val="single" w:sz="2" w:space="0" w:color="D3D3D3"/>
                            <w:right w:val="single" w:sz="2" w:space="0" w:color="D3D3D3"/>
                          </w:divBdr>
                        </w:div>
                        <w:div w:id="399403343">
                          <w:marLeft w:val="0"/>
                          <w:marRight w:val="0"/>
                          <w:marTop w:val="0"/>
                          <w:marBottom w:val="0"/>
                          <w:divBdr>
                            <w:top w:val="single" w:sz="2" w:space="0" w:color="D3D3D3"/>
                            <w:left w:val="single" w:sz="2" w:space="12" w:color="D3D3D3"/>
                            <w:bottom w:val="single" w:sz="2" w:space="0" w:color="D3D3D3"/>
                            <w:right w:val="single" w:sz="2" w:space="0" w:color="D3D3D3"/>
                          </w:divBdr>
                        </w:div>
                        <w:div w:id="485440653">
                          <w:marLeft w:val="0"/>
                          <w:marRight w:val="0"/>
                          <w:marTop w:val="0"/>
                          <w:marBottom w:val="0"/>
                          <w:divBdr>
                            <w:top w:val="single" w:sz="2" w:space="0" w:color="D3D3D3"/>
                            <w:left w:val="single" w:sz="2" w:space="12" w:color="D3D3D3"/>
                            <w:bottom w:val="single" w:sz="2" w:space="0" w:color="D3D3D3"/>
                            <w:right w:val="single" w:sz="2" w:space="0" w:color="D3D3D3"/>
                          </w:divBdr>
                        </w:div>
                        <w:div w:id="114519737">
                          <w:marLeft w:val="0"/>
                          <w:marRight w:val="0"/>
                          <w:marTop w:val="0"/>
                          <w:marBottom w:val="0"/>
                          <w:divBdr>
                            <w:top w:val="single" w:sz="2" w:space="0" w:color="D3D3D3"/>
                            <w:left w:val="single" w:sz="2" w:space="12" w:color="D3D3D3"/>
                            <w:bottom w:val="single" w:sz="2" w:space="0" w:color="D3D3D3"/>
                            <w:right w:val="single" w:sz="2" w:space="0" w:color="D3D3D3"/>
                          </w:divBdr>
                        </w:div>
                        <w:div w:id="1658460791">
                          <w:marLeft w:val="0"/>
                          <w:marRight w:val="0"/>
                          <w:marTop w:val="0"/>
                          <w:marBottom w:val="0"/>
                          <w:divBdr>
                            <w:top w:val="single" w:sz="2" w:space="0" w:color="D3D3D3"/>
                            <w:left w:val="single" w:sz="2" w:space="12" w:color="D3D3D3"/>
                            <w:bottom w:val="single" w:sz="2" w:space="0" w:color="D3D3D3"/>
                            <w:right w:val="single" w:sz="2" w:space="0" w:color="D3D3D3"/>
                          </w:divBdr>
                        </w:div>
                        <w:div w:id="1569917873">
                          <w:marLeft w:val="0"/>
                          <w:marRight w:val="0"/>
                          <w:marTop w:val="0"/>
                          <w:marBottom w:val="0"/>
                          <w:divBdr>
                            <w:top w:val="single" w:sz="2" w:space="0" w:color="D3D3D3"/>
                            <w:left w:val="single" w:sz="2" w:space="12" w:color="D3D3D3"/>
                            <w:bottom w:val="single" w:sz="2" w:space="0" w:color="D3D3D3"/>
                            <w:right w:val="single" w:sz="2" w:space="0" w:color="D3D3D3"/>
                          </w:divBdr>
                        </w:div>
                        <w:div w:id="453862632">
                          <w:marLeft w:val="0"/>
                          <w:marRight w:val="0"/>
                          <w:marTop w:val="0"/>
                          <w:marBottom w:val="0"/>
                          <w:divBdr>
                            <w:top w:val="single" w:sz="2" w:space="0" w:color="D3D3D3"/>
                            <w:left w:val="single" w:sz="2" w:space="12" w:color="D3D3D3"/>
                            <w:bottom w:val="single" w:sz="2" w:space="0" w:color="D3D3D3"/>
                            <w:right w:val="single" w:sz="2" w:space="0" w:color="D3D3D3"/>
                          </w:divBdr>
                        </w:div>
                        <w:div w:id="891844525">
                          <w:marLeft w:val="0"/>
                          <w:marRight w:val="0"/>
                          <w:marTop w:val="0"/>
                          <w:marBottom w:val="0"/>
                          <w:divBdr>
                            <w:top w:val="single" w:sz="2" w:space="0" w:color="D3D3D3"/>
                            <w:left w:val="single" w:sz="2" w:space="12" w:color="D3D3D3"/>
                            <w:bottom w:val="single" w:sz="2" w:space="0" w:color="D3D3D3"/>
                            <w:right w:val="single" w:sz="2" w:space="0" w:color="D3D3D3"/>
                          </w:divBdr>
                        </w:div>
                        <w:div w:id="1533609156">
                          <w:marLeft w:val="0"/>
                          <w:marRight w:val="0"/>
                          <w:marTop w:val="0"/>
                          <w:marBottom w:val="0"/>
                          <w:divBdr>
                            <w:top w:val="single" w:sz="2" w:space="0" w:color="D3D3D3"/>
                            <w:left w:val="single" w:sz="2" w:space="12" w:color="D3D3D3"/>
                            <w:bottom w:val="single" w:sz="2" w:space="0" w:color="D3D3D3"/>
                            <w:right w:val="single" w:sz="2" w:space="0" w:color="D3D3D3"/>
                          </w:divBdr>
                        </w:div>
                        <w:div w:id="1683555689">
                          <w:marLeft w:val="0"/>
                          <w:marRight w:val="0"/>
                          <w:marTop w:val="0"/>
                          <w:marBottom w:val="0"/>
                          <w:divBdr>
                            <w:top w:val="single" w:sz="2" w:space="0" w:color="D3D3D3"/>
                            <w:left w:val="single" w:sz="2" w:space="12" w:color="D3D3D3"/>
                            <w:bottom w:val="single" w:sz="2" w:space="0" w:color="D3D3D3"/>
                            <w:right w:val="single" w:sz="2" w:space="0" w:color="D3D3D3"/>
                          </w:divBdr>
                        </w:div>
                        <w:div w:id="501504486">
                          <w:marLeft w:val="0"/>
                          <w:marRight w:val="0"/>
                          <w:marTop w:val="0"/>
                          <w:marBottom w:val="0"/>
                          <w:divBdr>
                            <w:top w:val="single" w:sz="2" w:space="0" w:color="D3D3D3"/>
                            <w:left w:val="single" w:sz="2" w:space="12" w:color="D3D3D3"/>
                            <w:bottom w:val="single" w:sz="2" w:space="0" w:color="D3D3D3"/>
                            <w:right w:val="single" w:sz="2" w:space="0" w:color="D3D3D3"/>
                          </w:divBdr>
                        </w:div>
                        <w:div w:id="1685208304">
                          <w:marLeft w:val="0"/>
                          <w:marRight w:val="0"/>
                          <w:marTop w:val="0"/>
                          <w:marBottom w:val="0"/>
                          <w:divBdr>
                            <w:top w:val="single" w:sz="2" w:space="0" w:color="D3D3D3"/>
                            <w:left w:val="single" w:sz="2" w:space="12" w:color="D3D3D3"/>
                            <w:bottom w:val="single" w:sz="2" w:space="0" w:color="D3D3D3"/>
                            <w:right w:val="single" w:sz="2" w:space="0" w:color="D3D3D3"/>
                          </w:divBdr>
                        </w:div>
                      </w:divsChild>
                    </w:div>
                  </w:divsChild>
                </w:div>
              </w:divsChild>
            </w:div>
          </w:divsChild>
        </w:div>
      </w:divsChild>
    </w:div>
    <w:div w:id="1004405805">
      <w:bodyDiv w:val="1"/>
      <w:marLeft w:val="0"/>
      <w:marRight w:val="0"/>
      <w:marTop w:val="0"/>
      <w:marBottom w:val="0"/>
      <w:divBdr>
        <w:top w:val="none" w:sz="0" w:space="0" w:color="auto"/>
        <w:left w:val="none" w:sz="0" w:space="0" w:color="auto"/>
        <w:bottom w:val="none" w:sz="0" w:space="0" w:color="auto"/>
        <w:right w:val="none" w:sz="0" w:space="0" w:color="auto"/>
      </w:divBdr>
      <w:divsChild>
        <w:div w:id="752967683">
          <w:marLeft w:val="0"/>
          <w:marRight w:val="0"/>
          <w:marTop w:val="0"/>
          <w:marBottom w:val="180"/>
          <w:divBdr>
            <w:top w:val="none" w:sz="0" w:space="0" w:color="auto"/>
            <w:left w:val="none" w:sz="0" w:space="0" w:color="auto"/>
            <w:bottom w:val="none" w:sz="0" w:space="0" w:color="auto"/>
            <w:right w:val="none" w:sz="0" w:space="0" w:color="auto"/>
          </w:divBdr>
        </w:div>
        <w:div w:id="41640402">
          <w:marLeft w:val="0"/>
          <w:marRight w:val="0"/>
          <w:marTop w:val="0"/>
          <w:marBottom w:val="180"/>
          <w:divBdr>
            <w:top w:val="none" w:sz="0" w:space="0" w:color="auto"/>
            <w:left w:val="none" w:sz="0" w:space="0" w:color="auto"/>
            <w:bottom w:val="none" w:sz="0" w:space="0" w:color="auto"/>
            <w:right w:val="none" w:sz="0" w:space="0" w:color="auto"/>
          </w:divBdr>
        </w:div>
        <w:div w:id="1751080821">
          <w:marLeft w:val="0"/>
          <w:marRight w:val="0"/>
          <w:marTop w:val="0"/>
          <w:marBottom w:val="180"/>
          <w:divBdr>
            <w:top w:val="none" w:sz="0" w:space="0" w:color="auto"/>
            <w:left w:val="none" w:sz="0" w:space="0" w:color="auto"/>
            <w:bottom w:val="none" w:sz="0" w:space="0" w:color="auto"/>
            <w:right w:val="none" w:sz="0" w:space="0" w:color="auto"/>
          </w:divBdr>
        </w:div>
        <w:div w:id="569539630">
          <w:marLeft w:val="0"/>
          <w:marRight w:val="0"/>
          <w:marTop w:val="0"/>
          <w:marBottom w:val="180"/>
          <w:divBdr>
            <w:top w:val="none" w:sz="0" w:space="0" w:color="auto"/>
            <w:left w:val="none" w:sz="0" w:space="0" w:color="auto"/>
            <w:bottom w:val="none" w:sz="0" w:space="0" w:color="auto"/>
            <w:right w:val="none" w:sz="0" w:space="0" w:color="auto"/>
          </w:divBdr>
        </w:div>
        <w:div w:id="253906633">
          <w:marLeft w:val="0"/>
          <w:marRight w:val="0"/>
          <w:marTop w:val="0"/>
          <w:marBottom w:val="180"/>
          <w:divBdr>
            <w:top w:val="none" w:sz="0" w:space="0" w:color="auto"/>
            <w:left w:val="none" w:sz="0" w:space="0" w:color="auto"/>
            <w:bottom w:val="none" w:sz="0" w:space="0" w:color="auto"/>
            <w:right w:val="none" w:sz="0" w:space="0" w:color="auto"/>
          </w:divBdr>
        </w:div>
        <w:div w:id="438448563">
          <w:marLeft w:val="0"/>
          <w:marRight w:val="0"/>
          <w:marTop w:val="0"/>
          <w:marBottom w:val="0"/>
          <w:divBdr>
            <w:top w:val="none" w:sz="0" w:space="0" w:color="auto"/>
            <w:left w:val="none" w:sz="0" w:space="0" w:color="auto"/>
            <w:bottom w:val="none" w:sz="0" w:space="0" w:color="auto"/>
            <w:right w:val="none" w:sz="0" w:space="0" w:color="auto"/>
          </w:divBdr>
        </w:div>
      </w:divsChild>
    </w:div>
    <w:div w:id="1507400254">
      <w:bodyDiv w:val="1"/>
      <w:marLeft w:val="0"/>
      <w:marRight w:val="0"/>
      <w:marTop w:val="0"/>
      <w:marBottom w:val="0"/>
      <w:divBdr>
        <w:top w:val="none" w:sz="0" w:space="0" w:color="auto"/>
        <w:left w:val="none" w:sz="0" w:space="0" w:color="auto"/>
        <w:bottom w:val="none" w:sz="0" w:space="0" w:color="auto"/>
        <w:right w:val="none" w:sz="0" w:space="0" w:color="auto"/>
      </w:divBdr>
    </w:div>
    <w:div w:id="1561670168">
      <w:bodyDiv w:val="1"/>
      <w:marLeft w:val="0"/>
      <w:marRight w:val="0"/>
      <w:marTop w:val="0"/>
      <w:marBottom w:val="0"/>
      <w:divBdr>
        <w:top w:val="none" w:sz="0" w:space="0" w:color="auto"/>
        <w:left w:val="none" w:sz="0" w:space="0" w:color="auto"/>
        <w:bottom w:val="none" w:sz="0" w:space="0" w:color="auto"/>
        <w:right w:val="none" w:sz="0" w:space="0" w:color="auto"/>
      </w:divBdr>
      <w:divsChild>
        <w:div w:id="1814760098">
          <w:marLeft w:val="0"/>
          <w:marRight w:val="0"/>
          <w:marTop w:val="0"/>
          <w:marBottom w:val="180"/>
          <w:divBdr>
            <w:top w:val="none" w:sz="0" w:space="0" w:color="auto"/>
            <w:left w:val="none" w:sz="0" w:space="0" w:color="auto"/>
            <w:bottom w:val="none" w:sz="0" w:space="0" w:color="auto"/>
            <w:right w:val="none" w:sz="0" w:space="0" w:color="auto"/>
          </w:divBdr>
        </w:div>
        <w:div w:id="1740667572">
          <w:marLeft w:val="0"/>
          <w:marRight w:val="0"/>
          <w:marTop w:val="0"/>
          <w:marBottom w:val="180"/>
          <w:divBdr>
            <w:top w:val="none" w:sz="0" w:space="0" w:color="auto"/>
            <w:left w:val="none" w:sz="0" w:space="0" w:color="auto"/>
            <w:bottom w:val="none" w:sz="0" w:space="0" w:color="auto"/>
            <w:right w:val="none" w:sz="0" w:space="0" w:color="auto"/>
          </w:divBdr>
        </w:div>
        <w:div w:id="54403001">
          <w:marLeft w:val="0"/>
          <w:marRight w:val="0"/>
          <w:marTop w:val="0"/>
          <w:marBottom w:val="180"/>
          <w:divBdr>
            <w:top w:val="none" w:sz="0" w:space="0" w:color="auto"/>
            <w:left w:val="none" w:sz="0" w:space="0" w:color="auto"/>
            <w:bottom w:val="none" w:sz="0" w:space="0" w:color="auto"/>
            <w:right w:val="none" w:sz="0" w:space="0" w:color="auto"/>
          </w:divBdr>
        </w:div>
        <w:div w:id="402022374">
          <w:marLeft w:val="0"/>
          <w:marRight w:val="0"/>
          <w:marTop w:val="0"/>
          <w:marBottom w:val="180"/>
          <w:divBdr>
            <w:top w:val="none" w:sz="0" w:space="0" w:color="auto"/>
            <w:left w:val="none" w:sz="0" w:space="0" w:color="auto"/>
            <w:bottom w:val="none" w:sz="0" w:space="0" w:color="auto"/>
            <w:right w:val="none" w:sz="0" w:space="0" w:color="auto"/>
          </w:divBdr>
        </w:div>
        <w:div w:id="579338420">
          <w:marLeft w:val="0"/>
          <w:marRight w:val="0"/>
          <w:marTop w:val="0"/>
          <w:marBottom w:val="180"/>
          <w:divBdr>
            <w:top w:val="none" w:sz="0" w:space="0" w:color="auto"/>
            <w:left w:val="none" w:sz="0" w:space="0" w:color="auto"/>
            <w:bottom w:val="none" w:sz="0" w:space="0" w:color="auto"/>
            <w:right w:val="none" w:sz="0" w:space="0" w:color="auto"/>
          </w:divBdr>
        </w:div>
        <w:div w:id="1939294456">
          <w:marLeft w:val="0"/>
          <w:marRight w:val="0"/>
          <w:marTop w:val="0"/>
          <w:marBottom w:val="0"/>
          <w:divBdr>
            <w:top w:val="none" w:sz="0" w:space="0" w:color="auto"/>
            <w:left w:val="none" w:sz="0" w:space="0" w:color="auto"/>
            <w:bottom w:val="none" w:sz="0" w:space="0" w:color="auto"/>
            <w:right w:val="none" w:sz="0" w:space="0" w:color="auto"/>
          </w:divBdr>
        </w:div>
      </w:divsChild>
    </w:div>
    <w:div w:id="2076006631">
      <w:bodyDiv w:val="1"/>
      <w:marLeft w:val="0"/>
      <w:marRight w:val="0"/>
      <w:marTop w:val="0"/>
      <w:marBottom w:val="0"/>
      <w:divBdr>
        <w:top w:val="none" w:sz="0" w:space="0" w:color="auto"/>
        <w:left w:val="none" w:sz="0" w:space="0" w:color="auto"/>
        <w:bottom w:val="none" w:sz="0" w:space="0" w:color="auto"/>
        <w:right w:val="none" w:sz="0" w:space="0" w:color="auto"/>
      </w:divBdr>
      <w:divsChild>
        <w:div w:id="697781973">
          <w:marLeft w:val="0"/>
          <w:marRight w:val="0"/>
          <w:marTop w:val="0"/>
          <w:marBottom w:val="0"/>
          <w:divBdr>
            <w:top w:val="single" w:sz="2" w:space="0" w:color="D3D3D3"/>
            <w:left w:val="single" w:sz="2" w:space="0" w:color="D3D3D3"/>
            <w:bottom w:val="single" w:sz="2" w:space="0" w:color="D3D3D3"/>
            <w:right w:val="single" w:sz="2" w:space="0" w:color="D3D3D3"/>
          </w:divBdr>
        </w:div>
        <w:div w:id="782307337">
          <w:marLeft w:val="0"/>
          <w:marRight w:val="0"/>
          <w:marTop w:val="0"/>
          <w:marBottom w:val="0"/>
          <w:divBdr>
            <w:top w:val="single" w:sz="2" w:space="0" w:color="D3D3D3"/>
            <w:left w:val="single" w:sz="2" w:space="0" w:color="D3D3D3"/>
            <w:bottom w:val="single" w:sz="2" w:space="0" w:color="D3D3D3"/>
            <w:right w:val="single" w:sz="2" w:space="0" w:color="D3D3D3"/>
          </w:divBdr>
          <w:divsChild>
            <w:div w:id="1544292177">
              <w:marLeft w:val="0"/>
              <w:marRight w:val="0"/>
              <w:marTop w:val="0"/>
              <w:marBottom w:val="0"/>
              <w:divBdr>
                <w:top w:val="single" w:sz="2" w:space="0" w:color="D3D3D3"/>
                <w:left w:val="single" w:sz="2" w:space="0" w:color="D3D3D3"/>
                <w:bottom w:val="single" w:sz="2" w:space="0" w:color="D3D3D3"/>
                <w:right w:val="single" w:sz="2" w:space="0" w:color="D3D3D3"/>
              </w:divBdr>
            </w:div>
          </w:divsChild>
        </w:div>
        <w:div w:id="1005130706">
          <w:marLeft w:val="0"/>
          <w:marRight w:val="0"/>
          <w:marTop w:val="0"/>
          <w:marBottom w:val="0"/>
          <w:divBdr>
            <w:top w:val="single" w:sz="2" w:space="0" w:color="D3D3D3"/>
            <w:left w:val="single" w:sz="2" w:space="0" w:color="D3D3D3"/>
            <w:bottom w:val="single" w:sz="2" w:space="0" w:color="D3D3D3"/>
            <w:right w:val="single" w:sz="2" w:space="0" w:color="D3D3D3"/>
          </w:divBdr>
          <w:divsChild>
            <w:div w:id="868954033">
              <w:marLeft w:val="0"/>
              <w:marRight w:val="0"/>
              <w:marTop w:val="0"/>
              <w:marBottom w:val="0"/>
              <w:divBdr>
                <w:top w:val="single" w:sz="2" w:space="0" w:color="D3D3D3"/>
                <w:left w:val="single" w:sz="2" w:space="0" w:color="D3D3D3"/>
                <w:bottom w:val="single" w:sz="2" w:space="0" w:color="D3D3D3"/>
                <w:right w:val="single" w:sz="2" w:space="0" w:color="D3D3D3"/>
              </w:divBdr>
              <w:divsChild>
                <w:div w:id="1331982322">
                  <w:marLeft w:val="0"/>
                  <w:marRight w:val="0"/>
                  <w:marTop w:val="0"/>
                  <w:marBottom w:val="0"/>
                  <w:divBdr>
                    <w:top w:val="single" w:sz="2" w:space="0" w:color="D3D3D3"/>
                    <w:left w:val="single" w:sz="2" w:space="0" w:color="D3D3D3"/>
                    <w:bottom w:val="single" w:sz="2" w:space="0" w:color="D3D3D3"/>
                    <w:right w:val="single" w:sz="2" w:space="0" w:color="D3D3D3"/>
                  </w:divBdr>
                  <w:divsChild>
                    <w:div w:id="1211839043">
                      <w:marLeft w:val="0"/>
                      <w:marRight w:val="0"/>
                      <w:marTop w:val="0"/>
                      <w:marBottom w:val="0"/>
                      <w:divBdr>
                        <w:top w:val="single" w:sz="2" w:space="0" w:color="D3D3D3"/>
                        <w:left w:val="single" w:sz="2" w:space="0" w:color="D3D3D3"/>
                        <w:bottom w:val="single" w:sz="2" w:space="0" w:color="D3D3D3"/>
                        <w:right w:val="single" w:sz="2" w:space="0" w:color="D3D3D3"/>
                      </w:divBdr>
                      <w:divsChild>
                        <w:div w:id="909121210">
                          <w:marLeft w:val="0"/>
                          <w:marRight w:val="0"/>
                          <w:marTop w:val="0"/>
                          <w:marBottom w:val="0"/>
                          <w:divBdr>
                            <w:top w:val="single" w:sz="2" w:space="0" w:color="D3D3D3"/>
                            <w:left w:val="single" w:sz="2" w:space="12" w:color="D3D3D3"/>
                            <w:bottom w:val="single" w:sz="2" w:space="0" w:color="D3D3D3"/>
                            <w:right w:val="single" w:sz="2" w:space="0" w:color="D3D3D3"/>
                          </w:divBdr>
                        </w:div>
                        <w:div w:id="1797488300">
                          <w:marLeft w:val="0"/>
                          <w:marRight w:val="0"/>
                          <w:marTop w:val="0"/>
                          <w:marBottom w:val="0"/>
                          <w:divBdr>
                            <w:top w:val="single" w:sz="2" w:space="0" w:color="D3D3D3"/>
                            <w:left w:val="single" w:sz="2" w:space="12" w:color="D3D3D3"/>
                            <w:bottom w:val="single" w:sz="2" w:space="0" w:color="D3D3D3"/>
                            <w:right w:val="single" w:sz="2" w:space="0" w:color="D3D3D3"/>
                          </w:divBdr>
                        </w:div>
                        <w:div w:id="1132095530">
                          <w:marLeft w:val="0"/>
                          <w:marRight w:val="0"/>
                          <w:marTop w:val="0"/>
                          <w:marBottom w:val="0"/>
                          <w:divBdr>
                            <w:top w:val="single" w:sz="2" w:space="0" w:color="D3D3D3"/>
                            <w:left w:val="single" w:sz="2" w:space="12" w:color="D3D3D3"/>
                            <w:bottom w:val="single" w:sz="2" w:space="0" w:color="D3D3D3"/>
                            <w:right w:val="single" w:sz="2" w:space="0" w:color="D3D3D3"/>
                          </w:divBdr>
                        </w:div>
                        <w:div w:id="943222120">
                          <w:marLeft w:val="0"/>
                          <w:marRight w:val="0"/>
                          <w:marTop w:val="0"/>
                          <w:marBottom w:val="0"/>
                          <w:divBdr>
                            <w:top w:val="single" w:sz="2" w:space="0" w:color="D3D3D3"/>
                            <w:left w:val="single" w:sz="2" w:space="12" w:color="D3D3D3"/>
                            <w:bottom w:val="single" w:sz="2" w:space="0" w:color="D3D3D3"/>
                            <w:right w:val="single" w:sz="2" w:space="0" w:color="D3D3D3"/>
                          </w:divBdr>
                        </w:div>
                        <w:div w:id="1655259763">
                          <w:marLeft w:val="0"/>
                          <w:marRight w:val="0"/>
                          <w:marTop w:val="0"/>
                          <w:marBottom w:val="0"/>
                          <w:divBdr>
                            <w:top w:val="single" w:sz="2" w:space="0" w:color="D3D3D3"/>
                            <w:left w:val="single" w:sz="2" w:space="12" w:color="D3D3D3"/>
                            <w:bottom w:val="single" w:sz="2" w:space="0" w:color="D3D3D3"/>
                            <w:right w:val="single" w:sz="2" w:space="0" w:color="D3D3D3"/>
                          </w:divBdr>
                        </w:div>
                        <w:div w:id="1486042543">
                          <w:marLeft w:val="0"/>
                          <w:marRight w:val="0"/>
                          <w:marTop w:val="0"/>
                          <w:marBottom w:val="0"/>
                          <w:divBdr>
                            <w:top w:val="single" w:sz="2" w:space="0" w:color="D3D3D3"/>
                            <w:left w:val="single" w:sz="2" w:space="12" w:color="D3D3D3"/>
                            <w:bottom w:val="single" w:sz="2" w:space="0" w:color="D3D3D3"/>
                            <w:right w:val="single" w:sz="2" w:space="0" w:color="D3D3D3"/>
                          </w:divBdr>
                        </w:div>
                        <w:div w:id="436145448">
                          <w:marLeft w:val="0"/>
                          <w:marRight w:val="0"/>
                          <w:marTop w:val="0"/>
                          <w:marBottom w:val="0"/>
                          <w:divBdr>
                            <w:top w:val="single" w:sz="2" w:space="0" w:color="D3D3D3"/>
                            <w:left w:val="single" w:sz="2" w:space="12" w:color="D3D3D3"/>
                            <w:bottom w:val="single" w:sz="2" w:space="0" w:color="D3D3D3"/>
                            <w:right w:val="single" w:sz="2" w:space="0" w:color="D3D3D3"/>
                          </w:divBdr>
                        </w:div>
                        <w:div w:id="1139880673">
                          <w:marLeft w:val="0"/>
                          <w:marRight w:val="0"/>
                          <w:marTop w:val="0"/>
                          <w:marBottom w:val="0"/>
                          <w:divBdr>
                            <w:top w:val="single" w:sz="2" w:space="0" w:color="D3D3D3"/>
                            <w:left w:val="single" w:sz="2" w:space="12" w:color="D3D3D3"/>
                            <w:bottom w:val="single" w:sz="2" w:space="0" w:color="D3D3D3"/>
                            <w:right w:val="single" w:sz="2" w:space="0" w:color="D3D3D3"/>
                          </w:divBdr>
                        </w:div>
                        <w:div w:id="2049255715">
                          <w:marLeft w:val="0"/>
                          <w:marRight w:val="0"/>
                          <w:marTop w:val="0"/>
                          <w:marBottom w:val="0"/>
                          <w:divBdr>
                            <w:top w:val="single" w:sz="2" w:space="0" w:color="D3D3D3"/>
                            <w:left w:val="single" w:sz="2" w:space="12" w:color="D3D3D3"/>
                            <w:bottom w:val="single" w:sz="2" w:space="0" w:color="D3D3D3"/>
                            <w:right w:val="single" w:sz="2" w:space="0" w:color="D3D3D3"/>
                          </w:divBdr>
                        </w:div>
                        <w:div w:id="762192583">
                          <w:marLeft w:val="0"/>
                          <w:marRight w:val="0"/>
                          <w:marTop w:val="0"/>
                          <w:marBottom w:val="0"/>
                          <w:divBdr>
                            <w:top w:val="single" w:sz="2" w:space="0" w:color="D3D3D3"/>
                            <w:left w:val="single" w:sz="2" w:space="12" w:color="D3D3D3"/>
                            <w:bottom w:val="single" w:sz="2" w:space="0" w:color="D3D3D3"/>
                            <w:right w:val="single" w:sz="2" w:space="0" w:color="D3D3D3"/>
                          </w:divBdr>
                        </w:div>
                        <w:div w:id="904803822">
                          <w:marLeft w:val="0"/>
                          <w:marRight w:val="0"/>
                          <w:marTop w:val="0"/>
                          <w:marBottom w:val="0"/>
                          <w:divBdr>
                            <w:top w:val="single" w:sz="2" w:space="0" w:color="D3D3D3"/>
                            <w:left w:val="single" w:sz="2" w:space="12" w:color="D3D3D3"/>
                            <w:bottom w:val="single" w:sz="2" w:space="0" w:color="D3D3D3"/>
                            <w:right w:val="single" w:sz="2" w:space="0" w:color="D3D3D3"/>
                          </w:divBdr>
                        </w:div>
                        <w:div w:id="87774285">
                          <w:marLeft w:val="0"/>
                          <w:marRight w:val="0"/>
                          <w:marTop w:val="0"/>
                          <w:marBottom w:val="0"/>
                          <w:divBdr>
                            <w:top w:val="single" w:sz="2" w:space="0" w:color="D3D3D3"/>
                            <w:left w:val="single" w:sz="2" w:space="12" w:color="D3D3D3"/>
                            <w:bottom w:val="single" w:sz="2" w:space="0" w:color="D3D3D3"/>
                            <w:right w:val="single" w:sz="2" w:space="0" w:color="D3D3D3"/>
                          </w:divBdr>
                        </w:div>
                        <w:div w:id="516238972">
                          <w:marLeft w:val="0"/>
                          <w:marRight w:val="0"/>
                          <w:marTop w:val="0"/>
                          <w:marBottom w:val="0"/>
                          <w:divBdr>
                            <w:top w:val="single" w:sz="2" w:space="0" w:color="D3D3D3"/>
                            <w:left w:val="single" w:sz="2" w:space="12" w:color="D3D3D3"/>
                            <w:bottom w:val="single" w:sz="2" w:space="0" w:color="D3D3D3"/>
                            <w:right w:val="single" w:sz="2" w:space="0" w:color="D3D3D3"/>
                          </w:divBdr>
                        </w:div>
                        <w:div w:id="1749496384">
                          <w:marLeft w:val="0"/>
                          <w:marRight w:val="0"/>
                          <w:marTop w:val="0"/>
                          <w:marBottom w:val="0"/>
                          <w:divBdr>
                            <w:top w:val="single" w:sz="2" w:space="0" w:color="D3D3D3"/>
                            <w:left w:val="single" w:sz="2" w:space="12" w:color="D3D3D3"/>
                            <w:bottom w:val="single" w:sz="2" w:space="0" w:color="D3D3D3"/>
                            <w:right w:val="single" w:sz="2" w:space="0" w:color="D3D3D3"/>
                          </w:divBdr>
                        </w:div>
                        <w:div w:id="1422726033">
                          <w:marLeft w:val="0"/>
                          <w:marRight w:val="0"/>
                          <w:marTop w:val="0"/>
                          <w:marBottom w:val="0"/>
                          <w:divBdr>
                            <w:top w:val="single" w:sz="2" w:space="0" w:color="D3D3D3"/>
                            <w:left w:val="single" w:sz="2" w:space="12" w:color="D3D3D3"/>
                            <w:bottom w:val="single" w:sz="2" w:space="0" w:color="D3D3D3"/>
                            <w:right w:val="single" w:sz="2" w:space="0" w:color="D3D3D3"/>
                          </w:divBdr>
                        </w:div>
                        <w:div w:id="904535498">
                          <w:marLeft w:val="0"/>
                          <w:marRight w:val="0"/>
                          <w:marTop w:val="0"/>
                          <w:marBottom w:val="0"/>
                          <w:divBdr>
                            <w:top w:val="single" w:sz="2" w:space="0" w:color="D3D3D3"/>
                            <w:left w:val="single" w:sz="2" w:space="12" w:color="D3D3D3"/>
                            <w:bottom w:val="single" w:sz="2" w:space="0" w:color="D3D3D3"/>
                            <w:right w:val="single" w:sz="2" w:space="0" w:color="D3D3D3"/>
                          </w:divBdr>
                        </w:div>
                        <w:div w:id="1322393292">
                          <w:marLeft w:val="0"/>
                          <w:marRight w:val="0"/>
                          <w:marTop w:val="0"/>
                          <w:marBottom w:val="0"/>
                          <w:divBdr>
                            <w:top w:val="single" w:sz="2" w:space="0" w:color="D3D3D3"/>
                            <w:left w:val="single" w:sz="2" w:space="12" w:color="D3D3D3"/>
                            <w:bottom w:val="single" w:sz="2" w:space="0" w:color="D3D3D3"/>
                            <w:right w:val="single" w:sz="2" w:space="0" w:color="D3D3D3"/>
                          </w:divBdr>
                        </w:div>
                        <w:div w:id="266041391">
                          <w:marLeft w:val="0"/>
                          <w:marRight w:val="0"/>
                          <w:marTop w:val="0"/>
                          <w:marBottom w:val="0"/>
                          <w:divBdr>
                            <w:top w:val="single" w:sz="2" w:space="0" w:color="D3D3D3"/>
                            <w:left w:val="single" w:sz="2" w:space="12" w:color="D3D3D3"/>
                            <w:bottom w:val="single" w:sz="2" w:space="0" w:color="D3D3D3"/>
                            <w:right w:val="single" w:sz="2" w:space="0" w:color="D3D3D3"/>
                          </w:divBdr>
                        </w:div>
                        <w:div w:id="1009604802">
                          <w:marLeft w:val="0"/>
                          <w:marRight w:val="0"/>
                          <w:marTop w:val="0"/>
                          <w:marBottom w:val="0"/>
                          <w:divBdr>
                            <w:top w:val="single" w:sz="2" w:space="0" w:color="D3D3D3"/>
                            <w:left w:val="single" w:sz="2" w:space="12" w:color="D3D3D3"/>
                            <w:bottom w:val="single" w:sz="2" w:space="0" w:color="D3D3D3"/>
                            <w:right w:val="single" w:sz="2" w:space="0" w:color="D3D3D3"/>
                          </w:divBdr>
                        </w:div>
                        <w:div w:id="999039266">
                          <w:marLeft w:val="0"/>
                          <w:marRight w:val="0"/>
                          <w:marTop w:val="0"/>
                          <w:marBottom w:val="0"/>
                          <w:divBdr>
                            <w:top w:val="single" w:sz="2" w:space="0" w:color="D3D3D3"/>
                            <w:left w:val="single" w:sz="2" w:space="12" w:color="D3D3D3"/>
                            <w:bottom w:val="single" w:sz="2" w:space="0" w:color="D3D3D3"/>
                            <w:right w:val="single" w:sz="2" w:space="0" w:color="D3D3D3"/>
                          </w:divBdr>
                        </w:div>
                        <w:div w:id="832985901">
                          <w:marLeft w:val="0"/>
                          <w:marRight w:val="0"/>
                          <w:marTop w:val="0"/>
                          <w:marBottom w:val="0"/>
                          <w:divBdr>
                            <w:top w:val="single" w:sz="2" w:space="0" w:color="D3D3D3"/>
                            <w:left w:val="single" w:sz="2" w:space="12" w:color="D3D3D3"/>
                            <w:bottom w:val="single" w:sz="2" w:space="0" w:color="D3D3D3"/>
                            <w:right w:val="single" w:sz="2" w:space="0" w:color="D3D3D3"/>
                          </w:divBdr>
                        </w:div>
                        <w:div w:id="1782727069">
                          <w:marLeft w:val="0"/>
                          <w:marRight w:val="0"/>
                          <w:marTop w:val="0"/>
                          <w:marBottom w:val="0"/>
                          <w:divBdr>
                            <w:top w:val="single" w:sz="2" w:space="0" w:color="D3D3D3"/>
                            <w:left w:val="single" w:sz="2" w:space="12" w:color="D3D3D3"/>
                            <w:bottom w:val="single" w:sz="2" w:space="0" w:color="D3D3D3"/>
                            <w:right w:val="single" w:sz="2" w:space="0" w:color="D3D3D3"/>
                          </w:divBdr>
                        </w:div>
                        <w:div w:id="902837409">
                          <w:marLeft w:val="0"/>
                          <w:marRight w:val="0"/>
                          <w:marTop w:val="0"/>
                          <w:marBottom w:val="0"/>
                          <w:divBdr>
                            <w:top w:val="single" w:sz="2" w:space="0" w:color="D3D3D3"/>
                            <w:left w:val="single" w:sz="2" w:space="12" w:color="D3D3D3"/>
                            <w:bottom w:val="single" w:sz="2" w:space="0" w:color="D3D3D3"/>
                            <w:right w:val="single" w:sz="2" w:space="0" w:color="D3D3D3"/>
                          </w:divBdr>
                        </w:div>
                        <w:div w:id="191577032">
                          <w:marLeft w:val="0"/>
                          <w:marRight w:val="0"/>
                          <w:marTop w:val="0"/>
                          <w:marBottom w:val="0"/>
                          <w:divBdr>
                            <w:top w:val="single" w:sz="2" w:space="0" w:color="D3D3D3"/>
                            <w:left w:val="single" w:sz="2" w:space="12" w:color="D3D3D3"/>
                            <w:bottom w:val="single" w:sz="2" w:space="0" w:color="D3D3D3"/>
                            <w:right w:val="single" w:sz="2" w:space="0" w:color="D3D3D3"/>
                          </w:divBdr>
                        </w:div>
                        <w:div w:id="187834799">
                          <w:marLeft w:val="0"/>
                          <w:marRight w:val="0"/>
                          <w:marTop w:val="0"/>
                          <w:marBottom w:val="0"/>
                          <w:divBdr>
                            <w:top w:val="single" w:sz="2" w:space="0" w:color="D3D3D3"/>
                            <w:left w:val="single" w:sz="2" w:space="12" w:color="D3D3D3"/>
                            <w:bottom w:val="single" w:sz="2" w:space="0" w:color="D3D3D3"/>
                            <w:right w:val="single" w:sz="2" w:space="0" w:color="D3D3D3"/>
                          </w:divBdr>
                        </w:div>
                        <w:div w:id="1030953724">
                          <w:marLeft w:val="0"/>
                          <w:marRight w:val="0"/>
                          <w:marTop w:val="0"/>
                          <w:marBottom w:val="0"/>
                          <w:divBdr>
                            <w:top w:val="single" w:sz="2" w:space="0" w:color="D3D3D3"/>
                            <w:left w:val="single" w:sz="2" w:space="12" w:color="D3D3D3"/>
                            <w:bottom w:val="single" w:sz="2" w:space="0" w:color="D3D3D3"/>
                            <w:right w:val="single" w:sz="2" w:space="0" w:color="D3D3D3"/>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relandsmythsandlegends.com/the-salmon-of-knowledge"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musescore.com/user/69096/scores/5917033" TargetMode="External"/><Relationship Id="rId12" Type="http://schemas.openxmlformats.org/officeDocument/2006/relationships/hyperlink" Target="https://soundcloud.com/marion-mcevoy/the-child-within-elaine-agnew-gabriel-fitzmaurice"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youtube.com/watch?v=rQX53B5S7yI"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poetryfoundation.org/poets/william-butler-yeats" TargetMode="External"/><Relationship Id="rId4" Type="http://schemas.openxmlformats.org/officeDocument/2006/relationships/webSettings" Target="webSettings.xml"/><Relationship Id="rId9" Type="http://schemas.openxmlformats.org/officeDocument/2006/relationships/hyperlink" Target="https://www.youtube.com/watch?v=plNFTLQvdU4"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6</Pages>
  <Words>2100</Words>
  <Characters>11975</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tlana Rudenko</dc:creator>
  <cp:keywords/>
  <dc:description/>
  <cp:lastModifiedBy>Svetlana Rudenko</cp:lastModifiedBy>
  <cp:revision>26</cp:revision>
  <dcterms:created xsi:type="dcterms:W3CDTF">2025-01-15T17:03:00Z</dcterms:created>
  <dcterms:modified xsi:type="dcterms:W3CDTF">2025-01-19T14:29:00Z</dcterms:modified>
</cp:coreProperties>
</file>